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60792A" w:rsidP="0060792A" w:rsidRDefault="0060792A" w14:paraId="59C4CBA1" w14:textId="3AECF6A5">
      <w:pPr>
        <w:pStyle w:val="Heading1"/>
        <w:numPr>
          <w:numId w:val="0"/>
        </w:numPr>
        <w:ind w:left="284" w:hanging="284"/>
      </w:pPr>
      <w:r w:rsidR="71971349">
        <w:rPr/>
        <w:t>Supplementary Table I</w:t>
      </w:r>
      <w:r w:rsidR="0060792A">
        <w:rPr/>
        <w:t xml:space="preserve"> </w:t>
      </w:r>
    </w:p>
    <w:p w:rsidRPr="0060792A" w:rsidR="0060792A" w:rsidP="0060792A" w:rsidRDefault="0060792A" w14:paraId="156188AB" w14:textId="216D5B85">
      <w:pPr>
        <w:pStyle w:val="Tabletitle"/>
      </w:pPr>
      <w:r w:rsidR="68A66183">
        <w:rPr/>
        <w:t xml:space="preserve">Supplementary Table I  </w:t>
      </w:r>
      <w:r w:rsidR="0060792A">
        <w:rPr/>
        <w:t xml:space="preserve"> – Characteristics of the selected bibliography.</w:t>
      </w:r>
    </w:p>
    <w:tbl>
      <w:tblPr>
        <w:tblpPr w:leftFromText="141" w:rightFromText="141" w:vertAnchor="text" w:horzAnchor="page" w:tblpXSpec="center" w:tblpY="590"/>
        <w:tblW w:w="5000" w:type="pct"/>
        <w:jc w:val="center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CellMar>
          <w:top w:w="28" w:type="dxa"/>
          <w:left w:w="85" w:type="dxa"/>
          <w:bottom w:w="28" w:type="dxa"/>
          <w:right w:w="85" w:type="dxa"/>
        </w:tblCellMar>
        <w:tblLook w:val="04A0" w:firstRow="1" w:lastRow="0" w:firstColumn="1" w:lastColumn="0" w:noHBand="0" w:noVBand="1"/>
      </w:tblPr>
      <w:tblGrid>
        <w:gridCol w:w="1691"/>
        <w:gridCol w:w="2791"/>
        <w:gridCol w:w="976"/>
        <w:gridCol w:w="1432"/>
        <w:gridCol w:w="902"/>
        <w:gridCol w:w="1224"/>
      </w:tblGrid>
      <w:tr w:rsidRPr="00311BF7" w:rsidR="00311BF7" w:rsidTr="0060792A" w14:paraId="0CF6C60B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66A054AC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Authors</w:t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2FDD41EC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Title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5636C2BD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Country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0DD9BBDB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Source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75088950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Citations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6388AA36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Project Phase</w:t>
            </w:r>
          </w:p>
        </w:tc>
      </w:tr>
      <w:tr w:rsidRPr="00311BF7" w:rsidR="00311BF7" w:rsidTr="0060792A" w14:paraId="40DE5D4D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7218411A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Juszczyk&lt;/Author&gt;&lt;Year&gt;2018&lt;/Year&gt;&lt;RecNum&gt;2674&lt;/RecNum&gt;&lt;DisplayText&gt;(Juszczyk et al., 2018)&lt;/DisplayText&gt;&lt;record&gt;&lt;rec-number&gt;2674&lt;/rec-number&gt;&lt;foreign-keys&gt;&lt;key app="EN" db-id="frf5swv2o92zxje2ft1529tr5pfwt9xszdxe" timestamp="1666862011" guid="b5ee6836-4d37-4a83-a1b1-e350923d4da2"&gt;2674&lt;/key&gt;&lt;/foreign-keys&gt;&lt;ref-type name="Journal Article"&gt;17&lt;/ref-type&gt;&lt;contributors&gt;&lt;authors&gt;&lt;author&gt;Juszczyk, Michał&lt;/author&gt;&lt;author&gt;Leśniak, Agnieszka&lt;/author&gt;&lt;author&gt;Zima, Krzysztof&lt;/author&gt;&lt;/authors&gt;&lt;/contributors&gt;&lt;titles&gt;&lt;title&gt;ANN Based Approach for Estimation of Construction Costs of Sports Fields&lt;/title&gt;&lt;secondary-title&gt;Complexity&lt;/secondary-title&gt;&lt;/titles&gt;&lt;periodical&gt;&lt;full-title&gt;Complexity&lt;/full-title&gt;&lt;/periodical&gt;&lt;pages&gt;1-11&lt;/pages&gt;&lt;volume&gt;2018&lt;/volume&gt;&lt;dates&gt;&lt;year&gt;2018&lt;/year&gt;&lt;/dates&gt;&lt;accession-num&gt;pub.1101532554&lt;/accession-num&gt;&lt;urls&gt;&lt;related-urls&gt;&lt;url&gt;https://app.dimensions.ai/details/publication/pub.1101532554&lt;/url&gt;&lt;url&gt;http://downloads.hindawi.com/journals/complexity/2018/7952434.pdf&lt;/url&gt;&lt;/related-urls&gt;&lt;/urls&gt;&lt;electronic-resource-num&gt;10.1155/2018/7952434&lt;/electronic-resource-num&gt;&lt;access-date&gt;2021/11/25&lt;/access-date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Juszczyk et al., 2018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278669A0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ANN Based Approach for Estimation of Construction Costs of Sports Fields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6A8ED73E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Poland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04E4679A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Complexity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49673F02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41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18E9152F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Design</w:t>
            </w:r>
          </w:p>
        </w:tc>
      </w:tr>
      <w:tr w:rsidRPr="00311BF7" w:rsidR="00311BF7" w:rsidTr="0060792A" w14:paraId="5B54435A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2DAE39C7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Kim&lt;/Author&gt;&lt;Year&gt;2020&lt;/Year&gt;&lt;RecNum&gt;2777&lt;/RecNum&gt;&lt;DisplayText&gt;(Kim et al., 2020)&lt;/DisplayText&gt;&lt;record&gt;&lt;rec-number&gt;2777&lt;/rec-number&gt;&lt;foreign-keys&gt;&lt;key app="EN" db-id="frf5swv2o92zxje2ft1529tr5pfwt9xszdxe" timestamp="1670848304" guid="79c37c0e-5e31-439d-bc49-d06860ba9843"&gt;2777&lt;/key&gt;&lt;/foreign-keys&gt;&lt;ref-type name="Book"&gt;6&lt;/ref-type&gt;&lt;contributors&gt;&lt;authors&gt;&lt;author&gt;Kim, Youyi&lt;/author&gt;&lt;author&gt;Lee, Junghyun&lt;/author&gt;&lt;author&gt;Lee, Eul-Bum&lt;/author&gt;&lt;author&gt;Lee, Ju-Hoon&lt;/author&gt;&lt;/authors&gt;&lt;/contributors&gt;&lt;titles&gt;&lt;title&gt;Application of Natural Language Processing (NLP) and Text-Mining of Big-Data to Engineering-Procurement-Construction (EPC) Bid and Contract Documents&lt;/title&gt;&lt;/titles&gt;&lt;pages&gt;123-128&lt;/pages&gt;&lt;dates&gt;&lt;year&gt;2020&lt;/year&gt;&lt;/dates&gt;&lt;urls&gt;&lt;/urls&gt;&lt;electronic-resource-num&gt;10.1109/CDMA47397.2020.00027&lt;/electronic-resource-num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Kim et al., 2020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0FEB42DD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Application of Natural Language Processing (NLP) and Text-Mining of Big-Data to Engineering-Procurement-Construction (EPC) Bid and Contract Documents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4F70DB45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South Korea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3798CEBE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IEEE 2020 6th Conference on Data Science and Machine Learning Applications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7C401F58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2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42FF6862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Procurement</w:t>
            </w:r>
          </w:p>
        </w:tc>
      </w:tr>
      <w:tr w:rsidRPr="00311BF7" w:rsidR="00311BF7" w:rsidTr="0060792A" w14:paraId="7D402705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4AA8C609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Jallan&lt;/Author&gt;&lt;Year&gt;2019&lt;/Year&gt;&lt;RecNum&gt;134&lt;/RecNum&gt;&lt;DisplayText&gt;(Jallan et al., 2019)&lt;/DisplayText&gt;&lt;record&gt;&lt;rec-number&gt;134&lt;/rec-number&gt;&lt;foreign-keys&gt;&lt;key app="EN" db-id="frf5swv2o92zxje2ft1529tr5pfwt9xszdxe" timestamp="1665998193" guid="e1b1c86e-b592-43ad-bb26-36ebcd6a6ddb"&gt;134&lt;/key&gt;&lt;/foreign-keys&gt;&lt;ref-type name="Journal Article"&gt;17&lt;/ref-type&gt;&lt;contributors&gt;&lt;authors&gt;&lt;author&gt;Jallan, Yashovardhan&lt;/author&gt;&lt;author&gt;Brogan, Elizabeth&lt;/author&gt;&lt;author&gt;Ashuri, Baabak&lt;/author&gt;&lt;author&gt;Clevenger, Caroline M.&lt;/author&gt;&lt;/authors&gt;&lt;/contributors&gt;&lt;titles&gt;&lt;title&gt;Application of Natural Language Processing and Text Mining to Identify Patterns in Construction-Defect Litigation Cases&lt;/title&gt;&lt;secondary-title&gt;Journal of Legal Affairs and Dispute Resolution in Engineering and Construction&lt;/secondary-title&gt;&lt;/titles&gt;&lt;periodical&gt;&lt;full-title&gt;Journal of Legal Affairs and Dispute Resolution in Engineering and Construction&lt;/full-title&gt;&lt;/periodical&gt;&lt;pages&gt;04519024&lt;/pages&gt;&lt;volume&gt;11&lt;/volume&gt;&lt;number&gt;4&lt;/number&gt;&lt;dates&gt;&lt;year&gt;2019&lt;/year&gt;&lt;/dates&gt;&lt;accession-num&gt;pub.1118066550&lt;/accession-num&gt;&lt;urls&gt;&lt;related-urls&gt;&lt;url&gt;https://app.dimensions.ai/details/publication/pub.1118066550&lt;/url&gt;&lt;/related-urls&gt;&lt;/urls&gt;&lt;electronic-resource-num&gt;10.1061/(asce)la.1943-4170.0000308&lt;/electronic-resource-num&gt;&lt;access-date&gt;2021/11/25&lt;/access-date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Jallan et al., 2019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47C22827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Application of Natural Language Processing and Text Mining to Identify Patterns in Construction-Defect Litigation Cases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7E8B34AF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United Stated of America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3D711995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Journal of Legal Affairs and Dispute Resolution in Engineering and Construction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36EF3448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16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11B58F1E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Planning</w:t>
            </w:r>
          </w:p>
        </w:tc>
      </w:tr>
      <w:tr w:rsidRPr="00311BF7" w:rsidR="00311BF7" w:rsidTr="0060792A" w14:paraId="5D5B247A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2125E2B4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Elhegazy&lt;/Author&gt;&lt;Year&gt;2021&lt;/Year&gt;&lt;RecNum&gt;2665&lt;/RecNum&gt;&lt;DisplayText&gt;(Elhegazy et al., 2021)&lt;/DisplayText&gt;&lt;record&gt;&lt;rec-number&gt;2665&lt;/rec-number&gt;&lt;foreign-keys&gt;&lt;key app="EN" db-id="frf5swv2o92zxje2ft1529tr5pfwt9xszdxe" timestamp="1666862010" guid="c823db9d-bac2-484b-91df-3085524d3a50"&gt;2665&lt;/key&gt;&lt;/foreign-keys&gt;&lt;ref-type name="Journal Article"&gt;17&lt;/ref-type&gt;&lt;contributors&gt;&lt;authors&gt;&lt;author&gt;Elhegazy, H.&lt;/author&gt;&lt;author&gt;Chakraborty, D.&lt;/author&gt;&lt;author&gt;Elzarka, H.&lt;/author&gt;&lt;author&gt;Ebid, A. M.&lt;/author&gt;&lt;author&gt;Mahdi, I. M.&lt;/author&gt;&lt;author&gt;Haggag, S. Y. A.&lt;/author&gt;&lt;author&gt;Rashid, I. A.&lt;/author&gt;&lt;/authors&gt;&lt;/contributors&gt;&lt;titles&gt;&lt;title&gt;Artificial Intelligence for Developing Accurate Preliminary Cost Estimates for Composite Flooring Systems of Multi-Storey Buildings&lt;/title&gt;&lt;secondary-title&gt;Journal of Asian Architecture and Building Engineering&lt;/secondary-title&gt;&lt;/titles&gt;&lt;periodical&gt;&lt;full-title&gt;Journal of Asian Architecture and Building Engineering&lt;/full-title&gt;&lt;/periodical&gt;&lt;dates&gt;&lt;year&gt;2021&lt;/year&gt;&lt;/dates&gt;&lt;isbn&gt;1346-7581&lt;/isbn&gt;&lt;accession-num&gt;WOS:000641324400001&lt;/accession-num&gt;&lt;urls&gt;&lt;related-urls&gt;&lt;url&gt;&lt;style face="underline" font="default" size="100%"&gt;&amp;lt;Go to ISI&amp;gt;://WOS:000641324400001&lt;/style&gt;&lt;/url&gt;&lt;/related-urls&gt;&lt;/urls&gt;&lt;electronic-resource-num&gt;10.1080/13467581.2020.1838288&lt;/electronic-resource-num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Elhegazy et al., 2021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4576DED8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Artificial Intelligence for Developing Accurate Preliminary Cost Estimates for Composite Flooring Systems of Multi-Storey Buildings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7C4FDAEF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Egypt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1E8EF431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Journal of Asian Architecture and Building Engineering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6D3ACEE5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1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042011E5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Procurement</w:t>
            </w:r>
          </w:p>
        </w:tc>
      </w:tr>
      <w:tr w:rsidRPr="00311BF7" w:rsidR="00311BF7" w:rsidTr="0060792A" w14:paraId="447822F8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0C93558F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Moon&lt;/Author&gt;&lt;Year&gt;2021&lt;/Year&gt;&lt;RecNum&gt;37&lt;/RecNum&gt;&lt;DisplayText&gt;(Moon et al., 2021b)&lt;/DisplayText&gt;&lt;record&gt;&lt;rec-number&gt;37&lt;/rec-number&gt;&lt;foreign-keys&gt;&lt;key app="EN" db-id="frf5swv2o92zxje2ft1529tr5pfwt9xszdxe" timestamp="1665998189" guid="848b40c6-369b-41c6-b13c-35a410fdd1cc"&gt;37&lt;/key&gt;&lt;/foreign-keys&gt;&lt;ref-type name="Journal Article"&gt;17&lt;/ref-type&gt;&lt;contributors&gt;&lt;authors&gt;&lt;author&gt;Moon, Seonghyeon&lt;/author&gt;&lt;author&gt;Lee, Gitaek&lt;/author&gt;&lt;author&gt;Chi, Seokho&lt;/author&gt;&lt;author&gt;Oh, Hyunchul&lt;/author&gt;&lt;/authors&gt;&lt;/contributors&gt;&lt;titles&gt;&lt;title&gt;Automated Construction Specification Review with Named Entity Recognition Using Natural Language Processing&lt;/title&gt;&lt;secondary-title&gt;Journal of Construction Engineering and Management&lt;/secondary-title&gt;&lt;/titles&gt;&lt;periodical&gt;&lt;full-title&gt;Journal of Construction Engineering and Management&lt;/full-title&gt;&lt;/periodical&gt;&lt;pages&gt;04020147&lt;/pages&gt;&lt;volume&gt;147&lt;/volume&gt;&lt;number&gt;1&lt;/number&gt;&lt;dates&gt;&lt;year&gt;2021&lt;/year&gt;&lt;/dates&gt;&lt;accession-num&gt;pub.1132080648&lt;/accession-num&gt;&lt;urls&gt;&lt;related-urls&gt;&lt;url&gt;https://app.dimensions.ai/details/publication/pub.1132080648&lt;/url&gt;&lt;/related-urls&gt;&lt;/urls&gt;&lt;electronic-resource-num&gt;10.1061/(asce)co.1943-7862.0001953&lt;/electronic-resource-num&gt;&lt;access-date&gt;2021/11/25&lt;/access-date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Moon et al., 2021b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0B45FE62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Automated Construction Specification Review with Named Entity Recognition Using Natural Language Processing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173CA842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South Korea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0D0F975D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Journal of Construction Engineering and Management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2A2E84C8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5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55A8B6C2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Design</w:t>
            </w:r>
          </w:p>
        </w:tc>
      </w:tr>
      <w:tr w:rsidRPr="00311BF7" w:rsidR="00311BF7" w:rsidTr="0060792A" w14:paraId="1B9D40C1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4FE24C8C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Yaqubi&lt;/Author&gt;&lt;Year&gt;2019&lt;/Year&gt;&lt;RecNum&gt;503&lt;/RecNum&gt;&lt;DisplayText&gt;(Yaqubi and Salhotra, 2019)&lt;/DisplayText&gt;&lt;record&gt;&lt;rec-number&gt;503&lt;/rec-number&gt;&lt;foreign-keys&gt;&lt;key app="EN" db-id="frf5swv2o92zxje2ft1529tr5pfwt9xszdxe" timestamp="1665998209" guid="018de8de-4c36-422f-8c27-20adfafa688f"&gt;503&lt;/key&gt;&lt;/foreign-keys&gt;&lt;ref-type name="Journal Article"&gt;17&lt;/ref-type&gt;&lt;contributors&gt;&lt;authors&gt;&lt;author&gt;Yaqubi, M. K.&lt;/author&gt;&lt;author&gt;Salhotra, S.&lt;/author&gt;&lt;/authors&gt;&lt;/contributors&gt;&lt;titles&gt;&lt;title&gt;The automated cost estimation in construction&lt;/title&gt;&lt;secondary-title&gt;International Journal of Innovative Technology and Exploring Engineering&lt;/secondary-title&gt;&lt;/titles&gt;&lt;periodical&gt;&lt;full-title&gt;International Journal of Innovative Technology and Exploring Engineering&lt;/full-title&gt;&lt;/periodical&gt;&lt;pages&gt;845-849&lt;/pages&gt;&lt;volume&gt;8&lt;/volume&gt;&lt;number&gt;7&lt;/number&gt;&lt;dates&gt;&lt;year&gt;2019&lt;/year&gt;&lt;/dates&gt;&lt;publisher&gt;Blue Eyes Intelligence Engineering and Sciences Publication&lt;/publisher&gt;&lt;work-type&gt;Article&lt;/work-type&gt;&lt;urls&gt;&lt;related-urls&gt;&lt;url&gt;https://www.scopus.com/inward/record.uri?eid=2-s2.0-85067886604&amp;amp;partnerID=40&amp;amp;md5=204f50af5e0b795d941ee265528cb0c1&lt;/url&gt;&lt;/related-urls&gt;&lt;/urls&gt;&lt;remote-database-name&gt;Scopus&lt;/remote-database-name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Yaqubi and Salhotra, 2019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379F8980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The Automated Cost Estimation in Construction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7E6AC9E4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India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61D01A39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International Journal of Innovative Technology and Exploring Engineering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078AFA37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2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79ADCCF8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Design</w:t>
            </w:r>
          </w:p>
        </w:tc>
      </w:tr>
      <w:tr w:rsidRPr="00311BF7" w:rsidR="00311BF7" w:rsidTr="0060792A" w14:paraId="4115297C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7AC9ECEC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Jafari&lt;/Author&gt;&lt;Year&gt;2021&lt;/Year&gt;&lt;RecNum&gt;2773&lt;/RecNum&gt;&lt;DisplayText&gt;(Jafari et al., 2021)&lt;/DisplayText&gt;&lt;record&gt;&lt;rec-number&gt;2773&lt;/rec-number&gt;&lt;foreign-keys&gt;&lt;key app="EN" db-id="frf5swv2o92zxje2ft1529tr5pfwt9xszdxe" timestamp="1670846106" guid="5257cecb-ddf7-4b01-898d-49e6189f6ad7"&gt;2773&lt;/key&gt;&lt;/foreign-keys&gt;&lt;ref-type name="Journal Article"&gt;17&lt;/ref-type&gt;&lt;contributors&gt;&lt;authors&gt;&lt;author&gt;Jafari, Parinaz&lt;/author&gt;&lt;author&gt;Al Hattab, Malak&lt;/author&gt;&lt;author&gt;Mohamed, Emad&lt;/author&gt;&lt;author&gt;AbouRizk, Simaan&lt;/author&gt;&lt;/authors&gt;&lt;/contributors&gt;&lt;titles&gt;&lt;title&gt;Automated Extraction and Time-Cost Prediction of Contractual Reporting Requirements in Construction Using Natural Language Processing and Simulation&lt;/title&gt;&lt;secondary-title&gt;Applied Sciences&lt;/secondary-title&gt;&lt;/titles&gt;&lt;periodical&gt;&lt;full-title&gt;Applied Sciences&lt;/full-title&gt;&lt;/periodical&gt;&lt;pages&gt;6188&lt;/pages&gt;&lt;volume&gt;11&lt;/volume&gt;&lt;number&gt;13&lt;/number&gt;&lt;dates&gt;&lt;year&gt;2021&lt;/year&gt;&lt;/dates&gt;&lt;isbn&gt;2076-3417&lt;/isbn&gt;&lt;accession-num&gt;doi:10.3390/app11136188&lt;/accession-num&gt;&lt;urls&gt;&lt;related-urls&gt;&lt;url&gt;https://www.mdpi.com/2076-3417/11/13/6188&lt;/url&gt;&lt;/related-urls&gt;&lt;/urls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Jafari et al., 2021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2F931E82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Automated Extraction and Time-Cost Prediction of Contractual Reporting Requirements in Construction Using Natural Language Processing and Simulation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3A0635F9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Canada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1B5155A5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Applied sciences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1A4F59A9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1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712F5D24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Procurement</w:t>
            </w:r>
          </w:p>
        </w:tc>
      </w:tr>
      <w:tr w:rsidRPr="00311BF7" w:rsidR="00311BF7" w:rsidTr="0060792A" w14:paraId="206B0698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63E55A2E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Alaka&lt;/Author&gt;&lt;Year&gt;2019&lt;/Year&gt;&lt;RecNum&gt;877&lt;/RecNum&gt;&lt;DisplayText&gt;(Alaka et al., 2019)&lt;/DisplayText&gt;&lt;record&gt;&lt;rec-number&gt;877&lt;/rec-number&gt;&lt;foreign-keys&gt;&lt;key app="EN" db-id="frf5swv2o92zxje2ft1529tr5pfwt9xszdxe" timestamp="1665998234" guid="b91aea75-8b2a-4051-833f-00f979f9b70e"&gt;877&lt;/key&gt;&lt;/foreign-keys&gt;&lt;ref-type name="Journal Article"&gt;17&lt;/ref-type&gt;&lt;contributors&gt;&lt;authors&gt;&lt;author&gt;Alaka, H.&lt;/author&gt;&lt;author&gt;Oyedele, L.&lt;/author&gt;&lt;author&gt;Owolabi, H.&lt;/author&gt;&lt;author&gt;Akinade, O.&lt;/author&gt;&lt;author&gt;Bilal, M.&lt;/author&gt;&lt;author&gt;Ajayi, S.&lt;/author&gt;&lt;/authors&gt;&lt;/contributors&gt;&lt;titles&gt;&lt;title&gt;A Big Data Analytics Approach for Construction Firms Failure Prediction Models&lt;/title&gt;&lt;secondary-title&gt;IEEE Transactions on Engineering Management&lt;/secondary-title&gt;&lt;short-title&gt;A Big Data Analytics Approach for Construction Firms Failure Prediction Models&lt;/short-title&gt;&lt;/titles&gt;&lt;periodical&gt;&lt;full-title&gt;IEEE Transactions on Engineering Management&lt;/full-title&gt;&lt;/periodical&gt;&lt;pages&gt;689-698&lt;/pages&gt;&lt;volume&gt;66&lt;/volume&gt;&lt;number&gt;4&lt;/number&gt;&lt;dates&gt;&lt;year&gt;2019&lt;/year&gt;&lt;/dates&gt;&lt;isbn&gt;1558-0040&lt;/isbn&gt;&lt;urls&gt;&lt;/urls&gt;&lt;electronic-resource-num&gt;10.1109/tem.2018.2856376&lt;/electronic-resource-num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Alaka et al., 2019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70C17245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A Big Data Analytics Approach for Construction Firms Failure Prediction Models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4849BFEB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United Kingdom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50548824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IEEE Transactions on Engineering Management 2019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55F7AAE3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2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1963B031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-</w:t>
            </w:r>
          </w:p>
        </w:tc>
      </w:tr>
      <w:tr w:rsidRPr="00311BF7" w:rsidR="00311BF7" w:rsidTr="0060792A" w14:paraId="2B8D868D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44E8B0F0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Jeon&lt;/Author&gt;&lt;Year&gt;2021&lt;/Year&gt;&lt;RecNum&gt;387&lt;/RecNum&gt;&lt;DisplayText&gt;(Jeon et al., 2021b)&lt;/DisplayText&gt;&lt;record&gt;&lt;rec-number&gt;387&lt;/rec-number&gt;&lt;foreign-keys&gt;&lt;key app="EN" db-id="frf5swv2o92zxje2ft1529tr5pfwt9xszdxe" timestamp="1665998204" guid="4d2a8cb7-3a93-42c2-b6f6-768e66b62443"&gt;387&lt;/key&gt;&lt;/foreign-keys&gt;&lt;ref-type name="Serial"&gt;57&lt;/ref-type&gt;&lt;contributors&gt;&lt;authors&gt;&lt;author&gt;Jeon, K.&lt;/author&gt;&lt;author&gt;Lee, G.&lt;/author&gt;&lt;author&gt;Jeong, H. D.&lt;/author&gt;&lt;/authors&gt;&lt;/contributors&gt;&lt;titles&gt;&lt;title&gt;Classification of the Requirement Sentences of the US DOT Standard Specification Using Deep Learning Algorithms&lt;/title&gt;&lt;secondary-title&gt;Lecture Notes in Civil Engineering&lt;/secondary-title&gt;&lt;/titles&gt;&lt;pages&gt;89-97&lt;/pages&gt;&lt;volume&gt;98&lt;/volume&gt;&lt;dates&gt;&lt;year&gt;2021&lt;/year&gt;&lt;/dates&gt;&lt;publisher&gt;Springer&lt;/publisher&gt;&lt;work-type&gt;Book Chapter&lt;/work-type&gt;&lt;urls&gt;&lt;related-urls&gt;&lt;url&gt;https://www.scopus.com/inward/record.uri?eid=2-s2.0-85088475815&amp;amp;doi=10.1007%2f978-3-030-51295-8_8&amp;amp;partnerID=40&amp;amp;md5=b37a6035b77eeb2faaf381b89fa8503b&lt;/url&gt;&lt;/related-urls&gt;&lt;/urls&gt;&lt;electronic-resource-num&gt;10.1007/978-3-030-51295-8_8&lt;/electronic-resource-num&gt;&lt;remote-database-name&gt;Scopus&lt;/remote-database-name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Jeon et al., 2021b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2DD8B81D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Classification of The Requirement Sentences of The US DOT Standard Specification Using Deep Learning Algorithms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6E1BEA9A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South Korea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40040D62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Lecture Notes in Civil Engineering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768230C1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1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7B95593D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Design</w:t>
            </w:r>
          </w:p>
        </w:tc>
      </w:tr>
      <w:tr w:rsidRPr="00311BF7" w:rsidR="00311BF7" w:rsidTr="0060792A" w14:paraId="4B9C2665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6F6F9FC5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Bloch&lt;/Author&gt;&lt;Year&gt;2020&lt;/Year&gt;&lt;RecNum&gt;399&lt;/RecNum&gt;&lt;DisplayText&gt;(Bloch and Sacks, 2020)&lt;/DisplayText&gt;&lt;record&gt;&lt;rec-number&gt;399&lt;/rec-number&gt;&lt;foreign-keys&gt;&lt;key app="EN" db-id="frf5swv2o92zxje2ft1529tr5pfwt9xszdxe" timestamp="1665998204" guid="9a588ec4-5ad6-4210-b8a8-db6d3de8ac51"&gt;399&lt;/key&gt;&lt;/foreign-keys&gt;&lt;ref-type name="Journal Article"&gt;17&lt;/ref-type&gt;&lt;contributors&gt;&lt;authors&gt;&lt;author&gt;Bloch, T.&lt;/author&gt;&lt;author&gt;Sacks, R.&lt;/author&gt;&lt;/authors&gt;&lt;/contributors&gt;&lt;titles&gt;&lt;title&gt;Clustering Information Types for Semantic Enrichment of Building Information Models to Support Automated Code Compliance Checking&lt;/title&gt;&lt;secondary-title&gt;Journal of Computing in Civil Engineering&lt;/secondary-title&gt;&lt;/titles&gt;&lt;periodical&gt;&lt;full-title&gt;Journal of Computing in Civil Engineering&lt;/full-title&gt;&lt;/periodical&gt;&lt;volume&gt;34&lt;/volume&gt;&lt;number&gt;6&lt;/number&gt;&lt;dates&gt;&lt;year&gt;2020&lt;/year&gt;&lt;/dates&gt;&lt;publisher&gt;American Society of Civil Engineers (ASCE)&lt;/publisher&gt;&lt;work-type&gt;Article&lt;/work-type&gt;&lt;urls&gt;&lt;related-urls&gt;&lt;url&gt;https://www.scopus.com/inward/record.uri?eid=2-s2.0-85094217773&amp;amp;doi=10.1061%2f%28ASCE%29CP.1943-5487.0000922&amp;amp;partnerID=40&amp;amp;md5=f018a35f76fa67492a2936504272349d&lt;/url&gt;&lt;/related-urls&gt;&lt;/urls&gt;&lt;custom7&gt;04020040&lt;/custom7&gt;&lt;electronic-resource-num&gt;10.1061/(ASCE)CP.1943-5487.0000922&lt;/electronic-resource-num&gt;&lt;remote-database-name&gt;Scopus&lt;/remote-database-name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Bloch and Sacks, 2020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28512C86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Clustering Information Types for Semantic Enrichment of Building Information Models to Support Automated Code Compliance Checking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4D25D025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Israel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3EAEEF83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Journal of Computing in Civil Engineering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582746C9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8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75D370D2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Design</w:t>
            </w:r>
          </w:p>
        </w:tc>
      </w:tr>
      <w:tr w:rsidRPr="00311BF7" w:rsidR="00311BF7" w:rsidTr="0060792A" w14:paraId="709C380C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4079BF24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 xml:space="preserve">(Hong, </w:t>
            </w:r>
            <w:proofErr w:type="spellStart"/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Xie</w:t>
            </w:r>
            <w:proofErr w:type="spellEnd"/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 xml:space="preserve"> et al. 2021)</w:t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19A6A8BD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Comparing Natural Language Processing Methods to Cluster Construction Schedules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29A41A47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United Kingdom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1790D170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Journal of Construction Engineering and Management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29BF7FA5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0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32909B22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Planning</w:t>
            </w:r>
          </w:p>
        </w:tc>
      </w:tr>
      <w:tr w:rsidRPr="00311BF7" w:rsidR="00311BF7" w:rsidTr="0060792A" w14:paraId="7AE73CCE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341F1640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lastRenderedPageBreak/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Pessoa&lt;/Author&gt;&lt;Year&gt;2021&lt;/Year&gt;&lt;RecNum&gt;2655&lt;/RecNum&gt;&lt;DisplayText&gt;(Pessoa et al., 2021)&lt;/DisplayText&gt;&lt;record&gt;&lt;rec-number&gt;2655&lt;/rec-number&gt;&lt;foreign-keys&gt;&lt;key app="EN" db-id="frf5swv2o92zxje2ft1529tr5pfwt9xszdxe" timestamp="1666862010" guid="06818bb2-5ffc-4571-989f-f580005a009f"&gt;2655&lt;/key&gt;&lt;/foreign-keys&gt;&lt;ref-type name="Journal Article"&gt;17&lt;/ref-type&gt;&lt;contributors&gt;&lt;authors&gt;&lt;author&gt;Pessoa, A.&lt;/author&gt;&lt;author&gt;Sousa, G.&lt;/author&gt;&lt;author&gt;Maues, L. M. F.&lt;/author&gt;&lt;author&gt;Alvarenga, F. C.&lt;/author&gt;&lt;author&gt;Santos, D. D.&lt;/author&gt;&lt;/authors&gt;&lt;/contributors&gt;&lt;titles&gt;&lt;title&gt;Cost Forecasting of Public Construction Projects Using Multilayer Perceptron Artificial Neural Networks: A Case Study&lt;/title&gt;&lt;secondary-title&gt;Ingenieria E Investigacion&lt;/secondary-title&gt;&lt;/titles&gt;&lt;periodical&gt;&lt;full-title&gt;Ingeniería e Investigación&lt;/full-title&gt;&lt;/periodical&gt;&lt;volume&gt;41&lt;/volume&gt;&lt;number&gt;3&lt;/number&gt;&lt;dates&gt;&lt;year&gt;2021&lt;/year&gt;&lt;pub-dates&gt;&lt;date&gt;Dec&lt;/date&gt;&lt;/pub-dates&gt;&lt;/dates&gt;&lt;isbn&gt;0120-5609&lt;/isbn&gt;&lt;accession-num&gt;WOS:000674578700004&lt;/accession-num&gt;&lt;urls&gt;&lt;related-urls&gt;&lt;url&gt;&amp;lt;Go to ISI&amp;gt;://WOS:000674578700004&lt;/url&gt;&lt;/related-urls&gt;&lt;/urls&gt;&lt;custom7&gt;e87737&lt;/custom7&gt;&lt;electronic-resource-num&gt;10.15446/ing.investig.v41n3.87737&lt;/electronic-resource-num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Pessoa et al., 2021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27A572B0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Cost Forecasting of Public Construction Projects Using Multilayer Perceptron Artificial Neural Networks: A Case Study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112D90D3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Brazil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1C199BB0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proofErr w:type="spellStart"/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Ingenieria</w:t>
            </w:r>
            <w:proofErr w:type="spellEnd"/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 xml:space="preserve"> e </w:t>
            </w:r>
            <w:proofErr w:type="spellStart"/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Investigacion</w:t>
            </w:r>
            <w:proofErr w:type="spellEnd"/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1D7668C9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0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629EA32F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Planning</w:t>
            </w:r>
          </w:p>
        </w:tc>
      </w:tr>
      <w:tr w:rsidRPr="00311BF7" w:rsidR="00311BF7" w:rsidTr="0060792A" w14:paraId="1E10E3CB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141498E9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Elmousalami&lt;/Author&gt;&lt;Year&gt;2020&lt;/Year&gt;&lt;RecNum&gt;5&lt;/RecNum&gt;&lt;DisplayText&gt;(Elmousalami, 2020b)&lt;/DisplayText&gt;&lt;record&gt;&lt;rec-number&gt;5&lt;/rec-number&gt;&lt;foreign-keys&gt;&lt;key app="EN" db-id="frf5swv2o92zxje2ft1529tr5pfwt9xszdxe" timestamp="1665998188" guid="0752b430-5ee8-4237-9d82-fb714c00bf15"&gt;5&lt;/key&gt;&lt;/foreign-keys&gt;&lt;ref-type name="Journal Article"&gt;17&lt;/ref-type&gt;&lt;contributors&gt;&lt;authors&gt;&lt;author&gt;Elmousalami, Haytham H.&lt;/author&gt;&lt;/authors&gt;&lt;/contributors&gt;&lt;titles&gt;&lt;title&gt;Data on Field Canals Improvement Projects for Cost Prediction Using Artificial Intelligence&lt;/title&gt;&lt;secondary-title&gt;Data in Brief&lt;/secondary-title&gt;&lt;/titles&gt;&lt;periodical&gt;&lt;full-title&gt;Data in Brief&lt;/full-title&gt;&lt;/periodical&gt;&lt;pages&gt;105688&lt;/pages&gt;&lt;volume&gt;31&lt;/volume&gt;&lt;dates&gt;&lt;year&gt;2020&lt;/year&gt;&lt;/dates&gt;&lt;accession-num&gt;pub.1127698535&lt;/accession-num&gt;&lt;urls&gt;&lt;related-urls&gt;&lt;url&gt;https://app.dimensions.ai/details/publication/pub.1127698535&lt;/url&gt;&lt;url&gt;https://doi.org/10.1016/j.dib.2020.105688&lt;/url&gt;&lt;/related-urls&gt;&lt;/urls&gt;&lt;electronic-resource-num&gt;10.1016/j.dib.2020.105688&lt;/electronic-resource-num&gt;&lt;access-date&gt;2021/11/25&lt;/access-date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Elmousalami, 2020b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753ACFAC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Data on Field Canals Improvement Projects for Cost Prediction Using Artificial Intelligence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6C3E000E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Egypt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2194FB9E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Data in Brief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6B85B0D7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2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02DE1D26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Design</w:t>
            </w:r>
          </w:p>
        </w:tc>
      </w:tr>
      <w:tr w:rsidRPr="00311BF7" w:rsidR="00311BF7" w:rsidTr="0060792A" w14:paraId="7CEB9C5A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08FFA3F1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Ji&lt;/Author&gt;&lt;Year&gt;2018&lt;/Year&gt;&lt;RecNum&gt;2720&lt;/RecNum&gt;&lt;DisplayText&gt;(Ji and Abourizk, 2018)&lt;/DisplayText&gt;&lt;record&gt;&lt;rec-number&gt;2720&lt;/rec-number&gt;&lt;foreign-keys&gt;&lt;key app="EN" db-id="frf5swv2o92zxje2ft1529tr5pfwt9xszdxe" timestamp="1666862013" guid="1861737f-a839-42a2-9f52-5ddea8e2371b"&gt;2720&lt;/key&gt;&lt;/foreign-keys&gt;&lt;ref-type name="Journal Article"&gt;17&lt;/ref-type&gt;&lt;contributors&gt;&lt;authors&gt;&lt;author&gt;Ji, W.&lt;/author&gt;&lt;author&gt;Abourizk, S. M.&lt;/author&gt;&lt;/authors&gt;&lt;/contributors&gt;&lt;titles&gt;&lt;title&gt;Data-Driven Simulation Model for Quality-Induced Rework Cost Estimation and Control Using Absorbing Markov Chains&lt;/title&gt;&lt;secondary-title&gt;Journal of Construction Engineering and Management&lt;/secondary-title&gt;&lt;/titles&gt;&lt;periodical&gt;&lt;full-title&gt;Journal of Construction Engineering and Management&lt;/full-title&gt;&lt;/periodical&gt;&lt;volume&gt;144&lt;/volume&gt;&lt;number&gt;8&lt;/number&gt;&lt;dates&gt;&lt;year&gt;2018&lt;/year&gt;&lt;/dates&gt;&lt;publisher&gt;American Society of Civil Engineers (ASCE)&lt;/publisher&gt;&lt;work-type&gt;Article&lt;/work-type&gt;&lt;urls&gt;&lt;related-urls&gt;&lt;url&gt;https://www.scopus.com/inward/record.uri?eid=2-s2.0-85048548785&amp;amp;doi=10.1061%2f%28ASCE%29CO.1943-7862.0001534&amp;amp;partnerID=40&amp;amp;md5=3fd5427382bfea3626a1944233ce467c&lt;/url&gt;&lt;/related-urls&gt;&lt;/urls&gt;&lt;custom7&gt;04018078&lt;/custom7&gt;&lt;electronic-resource-num&gt;10.1061/(ASCE)CO.1943-7862.0001534&lt;/electronic-resource-num&gt;&lt;remote-database-name&gt;Scopus&lt;/remote-database-name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Ji and Abourizk, 2018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5240F9B7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Data-Driven Simulation Model for Quality-Induced Rework Cost Estimation and Control Using Absorbing Markov Chains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21B8BEEB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Canada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47810441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Journal of Construction Engineering and Management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3B8D0502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12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2C05FDF0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Planning, Execution</w:t>
            </w:r>
          </w:p>
        </w:tc>
      </w:tr>
      <w:tr w:rsidRPr="00311BF7" w:rsidR="00311BF7" w:rsidTr="0060792A" w14:paraId="51EC2C44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75DA236D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Baker&lt;/Author&gt;&lt;Year&gt;2020&lt;/Year&gt;&lt;RecNum&gt;448&lt;/RecNum&gt;&lt;DisplayText&gt;(Baker et al., 2020)&lt;/DisplayText&gt;&lt;record&gt;&lt;rec-number&gt;448&lt;/rec-number&gt;&lt;foreign-keys&gt;&lt;key app="EN" db-id="frf5swv2o92zxje2ft1529tr5pfwt9xszdxe" timestamp="1665998206" guid="ad3f2322-bdf0-40f7-9e98-64631a5d128e"&gt;448&lt;/key&gt;&lt;/foreign-keys&gt;&lt;ref-type name="Conference Proceedings"&gt;10&lt;/ref-type&gt;&lt;contributors&gt;&lt;authors&gt;&lt;author&gt;Baker, H.&lt;/author&gt;&lt;author&gt;Smith, S.&lt;/author&gt;&lt;author&gt;Masterton, G.&lt;/author&gt;&lt;author&gt;Hewlett, B.&lt;/author&gt;&lt;/authors&gt;&lt;/contributors&gt;&lt;titles&gt;&lt;title&gt;Data-led learning: Using natural language processing (NLP) and machine learning to learn from construction site safety failures&lt;/title&gt;&lt;/titles&gt;&lt;pages&gt;356-365&lt;/pages&gt;&lt;dates&gt;&lt;year&gt;2020&lt;/year&gt;&lt;/dates&gt;&lt;publisher&gt;Association of Researchers in Construction Management&lt;/publisher&gt;&lt;work-type&gt;Conference Paper&lt;/work-type&gt;&lt;urls&gt;&lt;related-urls&gt;&lt;url&gt;https://www.scopus.com/inward/record.uri?eid=2-s2.0-85096961633&amp;amp;partnerID=40&amp;amp;md5=2521ea7c5e88117decc8f8474cef482c&lt;/url&gt;&lt;/related-urls&gt;&lt;/urls&gt;&lt;custom3&gt;ARCOM 2020 - Association of Researchers in Construction Management, 36th Annual Conference 2020 - Proceedings&lt;/custom3&gt;&lt;remote-database-name&gt;Scopus&lt;/remote-database-name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Baker et al., 2020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4C8DFAD1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Data-Led Learning: Using Natural Language Processing (NLP) And Machine Learning to Learn from Construction Site Safety Failures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7DDC0541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United Kingdom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7CC28CF0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ARCOM 2020 - Association of Researchers in Construction Management, 36th Annual Conference 2020 - Proceedings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4EA5DCFB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0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4C1B6485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Planning</w:t>
            </w:r>
          </w:p>
        </w:tc>
      </w:tr>
      <w:tr w:rsidRPr="00311BF7" w:rsidR="00311BF7" w:rsidTr="0060792A" w14:paraId="752BEF06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6C6B0065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Cho&lt;/Author&gt;&lt;Year&gt;2019&lt;/Year&gt;&lt;RecNum&gt;2776&lt;/RecNum&gt;&lt;DisplayText&gt;(Cho et al., 2019)&lt;/DisplayText&gt;&lt;record&gt;&lt;rec-number&gt;2776&lt;/rec-number&gt;&lt;foreign-keys&gt;&lt;key app="EN" db-id="frf5swv2o92zxje2ft1529tr5pfwt9xszdxe" timestamp="1670847900" guid="c442dd7b-5a48-42c6-9077-ab072aee2b3e"&gt;2776&lt;/key&gt;&lt;/foreign-keys&gt;&lt;ref-type name="Journal Article"&gt;17&lt;/ref-type&gt;&lt;contributors&gt;&lt;authors&gt;&lt;author&gt;Cho, Kyuman&lt;/author&gt;&lt;author&gt;Kim, Jungwoo&lt;/author&gt;&lt;author&gt;Kim, Taehoon&lt;/author&gt;&lt;/authors&gt;&lt;/contributors&gt;&lt;titles&gt;&lt;title&gt;Decision support method for estimating monetary value of post-renovation office buildings&lt;/title&gt;&lt;secondary-title&gt;Canadian Journal of Civil Engineering&lt;/secondary-title&gt;&lt;/titles&gt;&lt;periodical&gt;&lt;full-title&gt;Canadian Journal of Civil Engineering&lt;/full-title&gt;&lt;/periodical&gt;&lt;pages&gt;1103-1113&lt;/pages&gt;&lt;volume&gt;46&lt;/volume&gt;&lt;dates&gt;&lt;year&gt;2019&lt;/year&gt;&lt;pub-dates&gt;&lt;date&gt;12/01&lt;/date&gt;&lt;/pub-dates&gt;&lt;/dates&gt;&lt;urls&gt;&lt;/urls&gt;&lt;electronic-resource-num&gt;10.1139/cjce-2017-0692&lt;/electronic-resource-num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Cho et al., 2019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5FFB1EC5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Decision Support Method for Estimating Monetary Value of Post-Renovation Office Buildings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3FD863FA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South Korea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6B8043B0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Canadian journal of civil engineering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32B196EC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5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61F7A96F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Design</w:t>
            </w:r>
          </w:p>
        </w:tc>
      </w:tr>
      <w:tr w:rsidRPr="00311BF7" w:rsidR="00311BF7" w:rsidTr="0060792A" w14:paraId="56BFD588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317DA201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Akanbi&lt;/Author&gt;&lt;Year&gt;2021&lt;/Year&gt;&lt;RecNum&gt;634&lt;/RecNum&gt;&lt;DisplayText&gt;(Akanbi and Zhang, 2021)&lt;/DisplayText&gt;&lt;record&gt;&lt;rec-number&gt;634&lt;/rec-number&gt;&lt;foreign-keys&gt;&lt;key app="EN" db-id="frf5swv2o92zxje2ft1529tr5pfwt9xszdxe" timestamp="1665998214" guid="21fd701f-64fe-4712-9c98-ff57012c0f2e"&gt;634&lt;/key&gt;&lt;/foreign-keys&gt;&lt;ref-type name="Journal Article"&gt;17&lt;/ref-type&gt;&lt;contributors&gt;&lt;authors&gt;&lt;author&gt;Akanbi, T.&lt;/author&gt;&lt;author&gt;Zhang, J. S.&lt;/author&gt;&lt;/authors&gt;&lt;/contributors&gt;&lt;titles&gt;&lt;title&gt;Design information extraction from construction specifications to support cost estimation&lt;/title&gt;&lt;secondary-title&gt;Automation in Construction&lt;/secondary-title&gt;&lt;/titles&gt;&lt;periodical&gt;&lt;full-title&gt;Automation in Construction&lt;/full-title&gt;&lt;/periodical&gt;&lt;volume&gt;131&lt;/volume&gt;&lt;dates&gt;&lt;year&gt;2021&lt;/year&gt;&lt;pub-dates&gt;&lt;date&gt;Nov&lt;/date&gt;&lt;/pub-dates&gt;&lt;/dates&gt;&lt;isbn&gt;0926-5805&lt;/isbn&gt;&lt;accession-num&gt;WOS:000696943700002&lt;/accession-num&gt;&lt;urls&gt;&lt;related-urls&gt;&lt;url&gt;&amp;lt;Go to ISI&amp;gt;://WOS:000696943700002&lt;/url&gt;&lt;/related-urls&gt;&lt;/urls&gt;&lt;custom7&gt;103835&lt;/custom7&gt;&lt;electronic-resource-num&gt;10.1016/j.autcon.2021.103835&lt;/electronic-resource-num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Akanbi and Zhang, 2021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3BBCDEB3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Design Information Extraction from Construction Specifications to Support Cost Estimation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57B846CD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United Stated of America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53811524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Automation in Construction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1A14EAC9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0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2F7FD94B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Design</w:t>
            </w:r>
          </w:p>
        </w:tc>
      </w:tr>
      <w:tr w:rsidRPr="00311BF7" w:rsidR="00311BF7" w:rsidTr="0060792A" w14:paraId="011DE33B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186FA098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Juszczyk&lt;/Author&gt;&lt;Year&gt;2020&lt;/Year&gt;&lt;RecNum&gt;191&lt;/RecNum&gt;&lt;DisplayText&gt;(Juszczyk, 2020)&lt;/DisplayText&gt;&lt;record&gt;&lt;rec-number&gt;191&lt;/rec-number&gt;&lt;foreign-keys&gt;&lt;key app="EN" db-id="frf5swv2o92zxje2ft1529tr5pfwt9xszdxe" timestamp="1665998196" guid="2847f3b6-04d7-4360-9ed0-30a114e59d18"&gt;191&lt;/key&gt;&lt;/foreign-keys&gt;&lt;ref-type name="Journal Article"&gt;17&lt;/ref-type&gt;&lt;contributors&gt;&lt;authors&gt;&lt;author&gt;Juszczyk, Michał&lt;/author&gt;&lt;/authors&gt;&lt;/contributors&gt;&lt;titles&gt;&lt;title&gt;Development of Cost Estimation Models Based on ANN Ensembles and the SVM Method&lt;/title&gt;&lt;secondary-title&gt;Civil And Environmental Engineering Reports&lt;/secondary-title&gt;&lt;/titles&gt;&lt;periodical&gt;&lt;full-title&gt;Civil And Environmental Engineering Reports&lt;/full-title&gt;&lt;/periodical&gt;&lt;pages&gt;48-67&lt;/pages&gt;&lt;volume&gt;30&lt;/volume&gt;&lt;number&gt;3&lt;/number&gt;&lt;dates&gt;&lt;year&gt;2020&lt;/year&gt;&lt;/dates&gt;&lt;accession-num&gt;pub.1132622290&lt;/accession-num&gt;&lt;urls&gt;&lt;related-urls&gt;&lt;url&gt;https://app.dimensions.ai/details/publication/pub.1132622290&lt;/url&gt;&lt;url&gt;https://doi.org/10.2478/ceer-2020-0033&lt;/url&gt;&lt;/related-urls&gt;&lt;/urls&gt;&lt;electronic-resource-num&gt;10.2478/ceer-2020-0033&lt;/electronic-resource-num&gt;&lt;access-date&gt;2021/11/25&lt;/access-date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Juszczyk, 2020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0D70A710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Development of Cost Estimation Models Based on ANN Ensembles and The SVM Method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35C5BB00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Poland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7DA3AC96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Civil and environmental engineering reports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0B210289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0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0C6B07FB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Design</w:t>
            </w:r>
          </w:p>
        </w:tc>
      </w:tr>
      <w:tr w:rsidRPr="00311BF7" w:rsidR="00311BF7" w:rsidTr="0060792A" w14:paraId="192FDB93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72A30700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Park&lt;/Author&gt;&lt;Year&gt;2021&lt;/Year&gt;&lt;RecNum&gt;1302&lt;/RecNum&gt;&lt;DisplayText&gt;(Park et al., 2021)&lt;/DisplayText&gt;&lt;record&gt;&lt;rec-number&gt;1302&lt;/rec-number&gt;&lt;foreign-keys&gt;&lt;key app="EN" db-id="frf5swv2o92zxje2ft1529tr5pfwt9xszdxe" timestamp="1665998255" guid="a4f68e69-e8d8-4889-a337-e616857f1f1b"&gt;1302&lt;/key&gt;&lt;/foreign-keys&gt;&lt;ref-type name="Journal Article"&gt;17&lt;/ref-type&gt;&lt;contributors&gt;&lt;authors&gt;&lt;author&gt;Park, M. J.&lt;/author&gt;&lt;author&gt;Lee, E. B.&lt;/author&gt;&lt;author&gt;Lee, S. Y.&lt;/author&gt;&lt;author&gt;Kim, J. H.&lt;/author&gt;&lt;/authors&gt;&lt;/contributors&gt;&lt;titles&gt;&lt;title&gt;A Digitalized Design Risk Analysis Tool with Machine-Learning Algorithm for EPC Contractor&amp;apos;s Technical Specifications Assessment on Bidding&lt;/title&gt;&lt;secondary-title&gt;Energies&lt;/secondary-title&gt;&lt;/titles&gt;&lt;periodical&gt;&lt;full-title&gt;Energies&lt;/full-title&gt;&lt;/periodical&gt;&lt;volume&gt;14&lt;/volume&gt;&lt;number&gt;18&lt;/number&gt;&lt;dates&gt;&lt;year&gt;2021&lt;/year&gt;&lt;pub-dates&gt;&lt;date&gt;Sep&lt;/date&gt;&lt;/pub-dates&gt;&lt;/dates&gt;&lt;accession-num&gt;WOS:000699151200001&lt;/accession-num&gt;&lt;urls&gt;&lt;related-urls&gt;&lt;url&gt;&amp;lt;Go to ISI&amp;gt;://WOS:000699151200001&lt;/url&gt;&lt;/related-urls&gt;&lt;/urls&gt;&lt;custom7&gt;5901&lt;/custom7&gt;&lt;electronic-resource-num&gt;10.3390/en14185901&lt;/electronic-resource-num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Park et al., 2021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73509085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A Digitalized Design Risk Analysis Tool with Machine-Learning Algorithm for EPC Contractor's Technical Specifications Assessment on Bidding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74C53DEB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South Korea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4DE54719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Energies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6FE5651E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0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4E652456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Procurement</w:t>
            </w:r>
          </w:p>
        </w:tc>
      </w:tr>
      <w:tr w:rsidRPr="00311BF7" w:rsidR="00311BF7" w:rsidTr="0060792A" w14:paraId="2074605D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5C075232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Dimitriou&lt;/Author&gt;&lt;Year&gt;2018&lt;/Year&gt;&lt;RecNum&gt;676&lt;/RecNum&gt;&lt;DisplayText&gt;(Dimitriou et al., 2018)&lt;/DisplayText&gt;&lt;record&gt;&lt;rec-number&gt;676&lt;/rec-number&gt;&lt;foreign-keys&gt;&lt;key app="EN" db-id="frf5swv2o92zxje2ft1529tr5pfwt9xszdxe" timestamp="1665998216" guid="b1a58f1e-901b-4094-87cc-5b4057da7337"&gt;676&lt;/key&gt;&lt;/foreign-keys&gt;&lt;ref-type name="Journal Article"&gt;17&lt;/ref-type&gt;&lt;contributors&gt;&lt;authors&gt;&lt;author&gt;Dimitriou, L.&lt;/author&gt;&lt;author&gt;Marinelli, M.&lt;/author&gt;&lt;author&gt;Fragkakis, N.&lt;/author&gt;&lt;/authors&gt;&lt;/contributors&gt;&lt;titles&gt;&lt;title&gt;Early Bill-of-Quantities Estimation of Concrete Road Bridges: An Artificial Intelligence-Based Application&lt;/title&gt;&lt;secondary-title&gt;Public Works Management &amp;amp; Policy&lt;/secondary-title&gt;&lt;/titles&gt;&lt;periodical&gt;&lt;full-title&gt;Public Works Management &amp;amp; Policy&lt;/full-title&gt;&lt;/periodical&gt;&lt;pages&gt;127-149&lt;/pages&gt;&lt;volume&gt;23&lt;/volume&gt;&lt;number&gt;2&lt;/number&gt;&lt;dates&gt;&lt;year&gt;2018&lt;/year&gt;&lt;pub-dates&gt;&lt;date&gt;Apr&lt;/date&gt;&lt;/pub-dates&gt;&lt;/dates&gt;&lt;isbn&gt;1087-724X&lt;/isbn&gt;&lt;accession-num&gt;WOS:000429923200003&lt;/accession-num&gt;&lt;urls&gt;&lt;related-urls&gt;&lt;url&gt;&amp;lt;Go to ISI&amp;gt;://WOS:000429923200003&lt;/url&gt;&lt;/related-urls&gt;&lt;/urls&gt;&lt;electronic-resource-num&gt;10.1177/1087724x17737321&lt;/electronic-resource-num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Dimitriou et al., 2018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1FE9200F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Early Bill-Of-Quantities Estimation of Concrete Road Bridges: An Artificial Intelligence-Based Application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4D7F9566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Cyprus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32933B81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Public Works Management &amp; Policy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555E8859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2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26A198EC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Planning</w:t>
            </w:r>
          </w:p>
        </w:tc>
      </w:tr>
      <w:tr w:rsidRPr="00311BF7" w:rsidR="00311BF7" w:rsidTr="0060792A" w14:paraId="4449E247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2BA1A654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Xue&lt;/Author&gt;&lt;Year&gt;2020&lt;/Year&gt;&lt;RecNum&gt;719&lt;/RecNum&gt;&lt;DisplayText&gt;(Xue and Zhang, 2020)&lt;/DisplayText&gt;&lt;record&gt;&lt;rec-number&gt;719&lt;/rec-number&gt;&lt;foreign-keys&gt;&lt;key app="EN" db-id="frf5swv2o92zxje2ft1529tr5pfwt9xszdxe" timestamp="1665998218" guid="3c601110-6314-4946-8108-6c89192715dc"&gt;719&lt;/key&gt;&lt;/foreign-keys&gt;&lt;ref-type name="Conference Proceedings"&gt;10&lt;/ref-type&gt;&lt;contributors&gt;&lt;authors&gt;&lt;author&gt;Xue, X. R.&lt;/author&gt;&lt;author&gt;Zhang, J. S.&lt;/author&gt;&lt;/authors&gt;&lt;subsidiary-authors&gt;&lt;author&gt;Construct Res Council, Amer Soc Civil Engineers Construct Inst Amer Soc Civil Engineers Arizona State Univ&lt;/author&gt;&lt;author&gt;Arizona State Univ, Del E. Webb Sch Construct&lt;/author&gt;&lt;/subsidiary-authors&gt;&lt;/contributors&gt;&lt;titles&gt;&lt;title&gt;Evaluation of Seven Part-of-Speech Taggers in Tagging Building Codes: Identifying the Best Performing Tagger and Common Sources of Errors&lt;/title&gt;&lt;secondary-title&gt;Construction Research Congress (CRC) on Construction Research and Innovation to Transform Society&lt;/secondary-title&gt;&lt;/titles&gt;&lt;pages&gt;498-507&lt;/pages&gt;&lt;dates&gt;&lt;year&gt;2020&lt;/year&gt;&lt;pub-dates&gt;&lt;date&gt;Mar 08-10&lt;/date&gt;&lt;/pub-dates&gt;&lt;/dates&gt;&lt;pub-location&gt;Arizona State Univ, Del E Webb Sch Construct, Tempe, AZ&lt;/pub-location&gt;&lt;orig-pub&gt;Construction research congress 2020: Computer applications&lt;/orig-pub&gt;&lt;isbn&gt;978-0-7844-8286-5&lt;/isbn&gt;&lt;accession-num&gt;WOS:000652190900051&lt;/accession-num&gt;&lt;urls&gt;&lt;related-urls&gt;&lt;url&gt;&amp;lt;Go to ISI&amp;gt;://WOS:000652190900051&lt;/url&gt;&lt;/related-urls&gt;&lt;/urls&gt;&lt;custom2&gt;2020&lt;/custom2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Xue and Zhang, 2020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7376B67C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Evaluation of Seven Part-Of-Speech Taggers in Tagging Building Codes: Identifying the Best Performing Tagger and Common Sources of Errors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2C43A850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United Stated of America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3A9CC2E1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Construction Research congress 2020: Computer Applications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2AED05F6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0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620A6823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-</w:t>
            </w:r>
          </w:p>
        </w:tc>
      </w:tr>
      <w:tr w:rsidRPr="00311BF7" w:rsidR="00311BF7" w:rsidTr="0060792A" w14:paraId="6040C811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617A9648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Xue&lt;/Author&gt;&lt;Year&gt;2020&lt;/Year&gt;&lt;RecNum&gt;886&lt;/RecNum&gt;&lt;DisplayText&gt;(Xue et al., 2020)&lt;/DisplayText&gt;&lt;record&gt;&lt;rec-number&gt;886&lt;/rec-number&gt;&lt;foreign-keys&gt;&lt;key app="EN" db-id="frf5swv2o92zxje2ft1529tr5pfwt9xszdxe" timestamp="1665998235" guid="e3dfd63e-ed63-4158-a3e9-9e4416c25276"&gt;886&lt;/key&gt;&lt;/foreign-keys&gt;&lt;ref-type name="Journal Article"&gt;17&lt;/ref-type&gt;&lt;contributors&gt;&lt;authors&gt;&lt;author&gt;Xue, X.&lt;/author&gt;&lt;author&gt;Jia, Y.&lt;/author&gt;&lt;author&gt;Tang, Y.&lt;/author&gt;&lt;/authors&gt;&lt;/contributors&gt;&lt;titles&gt;&lt;title&gt;Expressway Project Cost Estimation With a Convolutional Neural Network Model&lt;/title&gt;&lt;secondary-title&gt;IEEE Access&lt;/secondary-title&gt;&lt;short-title&gt;Expressway Project Cost Estimation With a Convolutional Neural Network Model&lt;/short-title&gt;&lt;/titles&gt;&lt;periodical&gt;&lt;full-title&gt;IEEE Access&lt;/full-title&gt;&lt;/periodical&gt;&lt;pages&gt;217848-217866&lt;/pages&gt;&lt;volume&gt;8&lt;/volume&gt;&lt;dates&gt;&lt;year&gt;2020&lt;/year&gt;&lt;/dates&gt;&lt;isbn&gt;2169-3536&lt;/isbn&gt;&lt;urls&gt;&lt;/urls&gt;&lt;electronic-resource-num&gt;10.1109/access.2020.3042329&lt;/electronic-resource-num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Xue et al., 2020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36E435DA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Expressway Project Cost Estimation with a Convolutional Neural Network Model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6BF2C309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China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5B311E1D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IEEE Access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065D2378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0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3E265968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Design</w:t>
            </w:r>
          </w:p>
        </w:tc>
      </w:tr>
      <w:tr w:rsidRPr="00311BF7" w:rsidR="00311BF7" w:rsidTr="0060792A" w14:paraId="6D84DBCD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3048137C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Jeon&lt;/Author&gt;&lt;Year&gt;2021&lt;/Year&gt;&lt;RecNum&gt;102&lt;/RecNum&gt;&lt;DisplayText&gt;(Jeon et al., 2021a)&lt;/DisplayText&gt;&lt;record&gt;&lt;rec-number&gt;102&lt;/rec-number&gt;&lt;foreign-keys&gt;&lt;key app="EN" db-id="frf5swv2o92zxje2ft1529tr5pfwt9xszdxe" timestamp="1665998192" guid="2c8f256a-348a-496a-9cac-63e7e7468581"&gt;102&lt;/key&gt;&lt;/foreign-keys&gt;&lt;ref-type name="Journal Article"&gt;17&lt;/ref-type&gt;&lt;contributors&gt;&lt;authors&gt;&lt;author&gt;Jeon, JungHo&lt;/author&gt;&lt;author&gt;Xu, Xin&lt;/author&gt;&lt;author&gt;Zhang, Yuxi&lt;/author&gt;&lt;author&gt;Yang, Liu&lt;/author&gt;&lt;author&gt;Cai, Hubo&lt;/author&gt;&lt;/authors&gt;&lt;/contributors&gt;&lt;titles&gt;&lt;title&gt;Extraction of Construction Quality Requirements from Textual Specifications via Natural Language Processing&lt;/title&gt;&lt;secondary-title&gt;Transportation Research Record Journal of the Transportation Research Board&lt;/secondary-title&gt;&lt;/titles&gt;&lt;periodical&gt;&lt;full-title&gt;Transportation Research Record Journal of the Transportation Research Board&lt;/full-title&gt;&lt;/periodical&gt;&lt;pages&gt;222-237&lt;/pages&gt;&lt;volume&gt;2675&lt;/volume&gt;&lt;number&gt;9&lt;/number&gt;&lt;dates&gt;&lt;year&gt;2021&lt;/year&gt;&lt;/dates&gt;&lt;accession-num&gt;pub.1136892534&lt;/accession-num&gt;&lt;urls&gt;&lt;related-urls&gt;&lt;url&gt;https://app.dimensions.ai/details/publication/pub.1136892534&lt;/url&gt;&lt;/related-urls&gt;&lt;/urls&gt;&lt;electronic-resource-num&gt;10.1177/03611981211001385&lt;/electronic-resource-num&gt;&lt;access-date&gt;2021/11/25&lt;/access-date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Jeon et al., 2021a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582057AF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Extraction of Construction Quality Requirements from Textual Specifications via Natural Language Processing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6BD0B408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United Stated of America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4097807B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Transportation Research Record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0F28C5FA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0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2A3FD2C0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Execution</w:t>
            </w:r>
          </w:p>
        </w:tc>
      </w:tr>
      <w:tr w:rsidRPr="00311BF7" w:rsidR="00311BF7" w:rsidTr="0060792A" w14:paraId="788DCC3B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1CF12F53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Kessler&lt;/Author&gt;&lt;Year&gt;2019&lt;/Year&gt;&lt;RecNum&gt;884&lt;/RecNum&gt;&lt;DisplayText&gt;(Kessler et al., 2019)&lt;/DisplayText&gt;&lt;record&gt;&lt;rec-number&gt;884&lt;/rec-number&gt;&lt;foreign-keys&gt;&lt;key app="EN" db-id="frf5swv2o92zxje2ft1529tr5pfwt9xszdxe" timestamp="1665998234" guid="984da3c2-ad1d-47f6-82a9-7a66c89ba246"&gt;884&lt;/key&gt;&lt;/foreign-keys&gt;&lt;ref-type name="Conference Proceedings"&gt;10&lt;/ref-type&gt;&lt;contributors&gt;&lt;authors&gt;&lt;author&gt;Kessler, R.&lt;/author&gt;&lt;author&gt;Béchet, N.&lt;/author&gt;&lt;author&gt;Berio, G.&lt;/author&gt;&lt;/authors&gt;&lt;/contributors&gt;&lt;titles&gt;&lt;title&gt;Extraction of Terminology in the Field of Construction&lt;/title&gt;&lt;secondary-title&gt;2019 First International Conference on Digital Data Processing (DDP)&lt;/secondary-title&gt;&lt;short-title&gt;Extraction of Terminology in the Field of Construction&lt;/short-title&gt;&lt;/titles&gt;&lt;pages&gt;22-26&lt;/pages&gt;&lt;dates&gt;&lt;year&gt;2019&lt;/year&gt;&lt;pub-dates&gt;&lt;date&gt;15-17 Nov. 2019&lt;/date&gt;&lt;/pub-dates&gt;&lt;/dates&gt;&lt;urls&gt;&lt;/urls&gt;&lt;electronic-resource-num&gt;10.1109/ddp.2019.00015&lt;/electronic-resource-num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Kessler et al., 2019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6BB153B3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Extraction of Terminology in the Field of Construction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0CE4DDFC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France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4324CC03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2019 First International Conference on Digital Data Processing (DDP)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75B36328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4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7DEFEE16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Execution</w:t>
            </w:r>
          </w:p>
        </w:tc>
      </w:tr>
      <w:tr w:rsidRPr="00311BF7" w:rsidR="00311BF7" w:rsidTr="0060792A" w14:paraId="2DF616DB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72E0F894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Li&lt;/Author&gt;&lt;Year&gt;2020&lt;/Year&gt;&lt;RecNum&gt;410&lt;/RecNum&gt;&lt;DisplayText&gt;(Li et al., 2020)&lt;/DisplayText&gt;&lt;record&gt;&lt;rec-number&gt;410&lt;/rec-number&gt;&lt;foreign-keys&gt;&lt;key app="EN" db-id="frf5swv2o92zxje2ft1529tr5pfwt9xszdxe" timestamp="1665998205" guid="be9f7040-8cf2-427f-a22b-efefb9c58866"&gt;410&lt;/key&gt;&lt;/foreign-keys&gt;&lt;ref-type name="Conference Proceedings"&gt;10&lt;/ref-type&gt;&lt;contributors&gt;&lt;authors&gt;&lt;author&gt;Li, R. Y. M.&lt;/author&gt;&lt;author&gt;Li, H. C. Y.&lt;/author&gt;&lt;author&gt;Tang, B.&lt;/author&gt;&lt;author&gt;Au, W. C.&lt;/author&gt;&lt;/authors&gt;&lt;/contributors&gt;&lt;titles&gt;&lt;title&gt;Fast AI classification for analyzing construction accidents claims&lt;/title&gt;&lt;/titles&gt;&lt;pages&gt;1-4&lt;/pages&gt;&lt;dates&gt;&lt;year&gt;2020&lt;/year&gt;&lt;/dates&gt;&lt;publisher&gt;ICST&lt;/publisher&gt;&lt;work-type&gt;Conference Paper&lt;/work-type&gt;&lt;urls&gt;&lt;related-urls&gt;&lt;url&gt;https://www.scopus.com/inward/record.uri?eid=2-s2.0-85090386362&amp;amp;doi=10.1145%2f3407703.3407705&amp;amp;partnerID=40&amp;amp;md5=eb3d8cb4611d6b48d80a5e1d1ae5171c&lt;/url&gt;&lt;/related-urls&gt;&lt;/urls&gt;&lt;custom3&gt;PervasiveHealth: Pervasive Computing Technologies for Healthcare&lt;/custom3&gt;&lt;electronic-resource-num&gt;10.1145/3407703.3407705&lt;/electronic-resource-num&gt;&lt;remote-database-name&gt;Scopus&lt;/remote-database-name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Li et al., 2020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3BAD3D6D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Fast AI Classification for Analysing Construction Accidents Claims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001A5B97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Hong Kong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0E384CEE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LCST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20EC0C39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1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1A9DACAD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-</w:t>
            </w:r>
          </w:p>
        </w:tc>
      </w:tr>
      <w:tr w:rsidRPr="00311BF7" w:rsidR="00311BF7" w:rsidTr="0060792A" w14:paraId="22321E08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54D79744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Juszczyk&lt;/Author&gt;&lt;Year&gt;2019&lt;/Year&gt;&lt;RecNum&gt;515&lt;/RecNum&gt;&lt;DisplayText&gt;(Juszczyk et al., 2019)&lt;/DisplayText&gt;&lt;record&gt;&lt;rec-number&gt;515&lt;/rec-number&gt;&lt;foreign-keys&gt;&lt;key app="EN" db-id="frf5swv2o92zxje2ft1529tr5pfwt9xszdxe" timestamp="1665998209" guid="78e00324-7dd8-411b-8441-c3d9b6a4c7b1"&gt;515&lt;/key&gt;&lt;/foreign-keys&gt;&lt;ref-type name="Journal Article"&gt;17&lt;/ref-type&gt;&lt;contributors&gt;&lt;authors&gt;&lt;author&gt;Juszczyk, M.&lt;/author&gt;&lt;author&gt;Zima, K.&lt;/author&gt;&lt;author&gt;Lelek, W.&lt;/author&gt;&lt;/authors&gt;&lt;/contributors&gt;&lt;titles&gt;&lt;title&gt;Forecasting of sports fields construction costs aided by ensembles of neural networks&lt;/title&gt;&lt;secondary-title&gt;Journal of Civil Engineering and Management&lt;/secondary-title&gt;&lt;/titles&gt;&lt;periodical&gt;&lt;full-title&gt;Journal of Civil Engineering and Management&lt;/full-title&gt;&lt;/periodical&gt;&lt;pages&gt;715-729&lt;/pages&gt;&lt;volume&gt;25&lt;/volume&gt;&lt;number&gt;7&lt;/number&gt;&lt;dates&gt;&lt;year&gt;2019&lt;/year&gt;&lt;/dates&gt;&lt;publisher&gt;Vilnius Gediminas Technical University&lt;/publisher&gt;&lt;work-type&gt;Article&lt;/work-type&gt;&lt;urls&gt;&lt;related-urls&gt;&lt;url&gt;https://www.scopus.com/inward/record.uri?eid=2-s2.0-85076960249&amp;amp;doi=10.3846%2fjcem.2019.10534&amp;amp;partnerID=40&amp;amp;md5=1c3fc475468b584219f41842e2886f80&lt;/url&gt;&lt;/related-urls&gt;&lt;/urls&gt;&lt;electronic-resource-num&gt;10.3846/jcem.2019.10534&lt;/electronic-resource-num&gt;&lt;remote-database-name&gt;Scopus&lt;/remote-database-name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Juszczyk et al., 2019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6DD2DF05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Forecasting of Sports Fields Construction Costs Aided by Ensembles of Neural Networks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4DC2C26B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Poland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43A96999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Journal of Civil Engineering and Management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5544ED8B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13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5059DAF7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Design</w:t>
            </w:r>
          </w:p>
        </w:tc>
      </w:tr>
      <w:tr w:rsidRPr="00311BF7" w:rsidR="00311BF7" w:rsidTr="0060792A" w14:paraId="69EC8F47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77B6ECBF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lastRenderedPageBreak/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Juszczyk&lt;/Author&gt;&lt;Year&gt;2018&lt;/Year&gt;&lt;RecNum&gt;136&lt;/RecNum&gt;&lt;DisplayText&gt;(Juszczyk, 2018a)&lt;/DisplayText&gt;&lt;record&gt;&lt;rec-number&gt;136&lt;/rec-number&gt;&lt;foreign-keys&gt;&lt;key app="EN" db-id="frf5swv2o92zxje2ft1529tr5pfwt9xszdxe" timestamp="1665998193" guid="4ccfb4bc-e197-4948-b2a0-c97300d2f448"&gt;136&lt;/key&gt;&lt;/foreign-keys&gt;&lt;ref-type name="Conference Proceedings"&gt;10&lt;/ref-type&gt;&lt;contributors&gt;&lt;authors&gt;&lt;author&gt;Juszczyk, Michał&lt;/author&gt;&lt;/authors&gt;&lt;/contributors&gt;&lt;titles&gt;&lt;title&gt;Implementation of the ANNs ensembles in macro-BIM cost estimates of buildings’ floor structural frames&lt;/title&gt;&lt;/titles&gt;&lt;pages&gt;020014&lt;/pages&gt;&lt;dates&gt;&lt;year&gt;2018&lt;/year&gt;&lt;/dates&gt;&lt;accession-num&gt;pub.1103695750&lt;/accession-num&gt;&lt;urls&gt;&lt;related-urls&gt;&lt;url&gt;https://app.dimensions.ai/details/publication/pub.1103695750&lt;/url&gt;&lt;/related-urls&gt;&lt;/urls&gt;&lt;electronic-resource-num&gt;10.1063/1.5030318&lt;/electronic-resource-num&gt;&lt;access-date&gt;2021/11/25&lt;/access-date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Juszczyk, 2018a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3FA56568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Implementation of the ANNs Ensembles in Macro-BIM Cost Estimates of Buildings' Floor Structural Frames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473010BC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Poland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19FEE0DA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6204DBE4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6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6F74ABB7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Design</w:t>
            </w:r>
          </w:p>
        </w:tc>
      </w:tr>
      <w:tr w:rsidRPr="00311BF7" w:rsidR="00311BF7" w:rsidTr="0060792A" w14:paraId="7944206D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3341841D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Ronghui&lt;/Author&gt;&lt;Year&gt;2021&lt;/Year&gt;&lt;RecNum&gt;366&lt;/RecNum&gt;&lt;DisplayText&gt;(Ronghui and Liangrong, 2021)&lt;/DisplayText&gt;&lt;record&gt;&lt;rec-number&gt;366&lt;/rec-number&gt;&lt;foreign-keys&gt;&lt;key app="EN" db-id="frf5swv2o92zxje2ft1529tr5pfwt9xszdxe" timestamp="1665998203" guid="00ea5855-6348-4ac1-bb63-510efceb4c95"&gt;366&lt;/key&gt;&lt;/foreign-keys&gt;&lt;ref-type name="Journal Article"&gt;17&lt;/ref-type&gt;&lt;contributors&gt;&lt;authors&gt;&lt;author&gt;Ronghui, S.&lt;/author&gt;&lt;author&gt;Liangrong, N.&lt;/author&gt;&lt;/authors&gt;&lt;/contributors&gt;&lt;titles&gt;&lt;title&gt;An intelligent fuzzy-based hybrid metaheuristic algorithm for analysis the strength, energy and cost optimization of building material in construction management&lt;/title&gt;&lt;secondary-title&gt;Engineering with Computers&lt;/secondary-title&gt;&lt;/titles&gt;&lt;periodical&gt;&lt;full-title&gt;Engineering with Computers&lt;/full-title&gt;&lt;/periodical&gt;&lt;dates&gt;&lt;year&gt;2021&lt;/year&gt;&lt;/dates&gt;&lt;publisher&gt;Springer Science and Business Media Deutschland GmbH&lt;/publisher&gt;&lt;work-type&gt;Article&lt;/work-type&gt;&lt;urls&gt;&lt;related-urls&gt;&lt;url&gt;https://www.scopus.com/inward/record.uri?eid=2-s2.0-85106433975&amp;amp;doi=10.1007%2fs00366-021-01420-9&amp;amp;partnerID=40&amp;amp;md5=3f1616477bf9e0c0547ee3d8b7325943&lt;/url&gt;&lt;/related-urls&gt;&lt;/urls&gt;&lt;electronic-resource-num&gt;10.1007/s00366-021-01420-9&lt;/electronic-resource-num&gt;&lt;remote-database-name&gt;Scopus&lt;/remote-database-name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Ronghui and Liangrong, 2021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737626E5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An Intelligent Fuzzy-Based Hybrid Metaheuristic Algorithm for Analysis the Strength, Energy and Cost Optimisation of Building Material in Construction Management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16BF21A5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China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3D7A738F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Engineering with Computers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1DB00CC5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0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05E6908D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Design</w:t>
            </w:r>
          </w:p>
        </w:tc>
      </w:tr>
      <w:tr w:rsidRPr="00311BF7" w:rsidR="00311BF7" w:rsidTr="0060792A" w14:paraId="6A432F74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459CE012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Juszczyk&lt;/Author&gt;&lt;Year&gt;2019&lt;/Year&gt;&lt;RecNum&gt;172&lt;/RecNum&gt;&lt;DisplayText&gt;(Juszczyk and Leśniak, 2019)&lt;/DisplayText&gt;&lt;record&gt;&lt;rec-number&gt;172&lt;/rec-number&gt;&lt;foreign-keys&gt;&lt;key app="EN" db-id="frf5swv2o92zxje2ft1529tr5pfwt9xszdxe" timestamp="1665998195" guid="38303483-4457-45b0-b979-daf652d9ff56"&gt;172&lt;/key&gt;&lt;/foreign-keys&gt;&lt;ref-type name="Journal Article"&gt;17&lt;/ref-type&gt;&lt;contributors&gt;&lt;authors&gt;&lt;author&gt;Juszczyk, Michał&lt;/author&gt;&lt;author&gt;Leśniak, Agnieszka&lt;/author&gt;&lt;/authors&gt;&lt;/contributors&gt;&lt;titles&gt;&lt;title&gt;Modelling Construction Site Cost Index Based on Neural Network Ensembles&lt;/title&gt;&lt;secondary-title&gt;Symmetry&lt;/secondary-title&gt;&lt;/titles&gt;&lt;periodical&gt;&lt;full-title&gt;Symmetry&lt;/full-title&gt;&lt;/periodical&gt;&lt;pages&gt;411&lt;/pages&gt;&lt;volume&gt;11&lt;/volume&gt;&lt;number&gt;3&lt;/number&gt;&lt;dates&gt;&lt;year&gt;2019&lt;/year&gt;&lt;/dates&gt;&lt;accession-num&gt;pub.1112901187&lt;/accession-num&gt;&lt;urls&gt;&lt;related-urls&gt;&lt;url&gt;https://app.dimensions.ai/details/publication/pub.1112901187&lt;/url&gt;&lt;url&gt;https://www.mdpi.com/2073-8994/11/3/411/pdf&lt;/url&gt;&lt;/related-urls&gt;&lt;/urls&gt;&lt;electronic-resource-num&gt;10.3390/sym11030411&lt;/electronic-resource-num&gt;&lt;access-date&gt;2021/11/25&lt;/access-date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Juszczyk and Leśniak, 2019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2E4CF0BA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Modelling Construction Site Cost Index Based on Neural Network Ensembles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58BBCF68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Poland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3810BFB1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Symmetry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7596CD41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22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354D1C4B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Execution</w:t>
            </w:r>
          </w:p>
        </w:tc>
      </w:tr>
      <w:tr w:rsidRPr="00311BF7" w:rsidR="00311BF7" w:rsidTr="0060792A" w14:paraId="121D7E5C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2E80568C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Ul Hassan&lt;/Author&gt;&lt;Year&gt;2020&lt;/Year&gt;&lt;RecNum&gt;2&lt;/RecNum&gt;&lt;DisplayText&gt;(Ul Hassan et al., 2020)&lt;/DisplayText&gt;&lt;record&gt;&lt;rec-number&gt;2&lt;/rec-number&gt;&lt;foreign-keys&gt;&lt;key app="EN" db-id="frf5swv2o92zxje2ft1529tr5pfwt9xszdxe" timestamp="1664464522" guid="a74bbfba-4a92-472b-96c4-cc3f86e6dcb2"&gt;2&lt;/key&gt;&lt;/foreign-keys&gt;&lt;ref-type name="Conference Proceedings"&gt;10&lt;/ref-type&gt;&lt;contributors&gt;&lt;authors&gt;&lt;author&gt;Ul Hassan, F.&lt;/author&gt;&lt;author&gt;Le, T.&lt;/author&gt;&lt;author&gt;Tran, D. H.&lt;/author&gt;&lt;/authors&gt;&lt;/contributors&gt;&lt;titles&gt;&lt;title&gt;Multi-Class Categorization of Design-Build Contract Requirements Using Text Mining and Natural Language Processing Techniques&lt;/title&gt;&lt;/titles&gt;&lt;pages&gt;1266-1274&lt;/pages&gt;&lt;dates&gt;&lt;year&gt;2020&lt;/year&gt;&lt;/dates&gt;&lt;publisher&gt;American Society of Civil Engineers (ASCE)&lt;/publisher&gt;&lt;work-type&gt;Conference Paper&lt;/work-type&gt;&lt;urls&gt;&lt;related-urls&gt;&lt;url&gt;https://www.scopus.com/inward/record.uri?eid=2-s2.0-85096775363&amp;amp;partnerID=40&amp;amp;md5=9d03020e09d8cc3942e26264a6f8dc69&lt;/url&gt;&lt;/related-urls&gt;&lt;/urls&gt;&lt;custom3&gt;Construction Research Congress 2020: Project Management and Controls, Materials, and Contracts - Selected Papers from the Construction Research Congress 2020&lt;/custom3&gt;&lt;remote-database-name&gt;Scopus&lt;/remote-database-name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Ul Hassan et al., 2020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0C8517CC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Multi-Class Categorisation of Design-Build Contract Requirements Using Text Mining and Natural Language Processing Techniques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68EEA5E7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United Stated of America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265F82FC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Construction research congress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3930BEE3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2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1E17CCEE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Design</w:t>
            </w:r>
          </w:p>
        </w:tc>
      </w:tr>
      <w:tr w:rsidRPr="00311BF7" w:rsidR="00311BF7" w:rsidTr="0060792A" w14:paraId="2399188F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1085563B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Wang&lt;/Author&gt;&lt;Year&gt;2021&lt;/Year&gt;&lt;RecNum&gt;1092&lt;/RecNum&gt;&lt;DisplayText&gt;(Wang et al., 2021b)&lt;/DisplayText&gt;&lt;record&gt;&lt;rec-number&gt;1092&lt;/rec-number&gt;&lt;foreign-keys&gt;&lt;key app="EN" db-id="frf5swv2o92zxje2ft1529tr5pfwt9xszdxe" timestamp="1665998243" guid="da31e652-12ba-4eae-84d4-2ef7cec84530"&gt;1092&lt;/key&gt;&lt;/foreign-keys&gt;&lt;ref-type name="Journal Article"&gt;17&lt;/ref-type&gt;&lt;contributors&gt;&lt;authors&gt;&lt;author&gt;Wang, J.&lt;/author&gt;&lt;author&gt;Gao, X.&lt;/author&gt;&lt;author&gt;Zhou, X.&lt;/author&gt;&lt;author&gt;Xie, Q.&lt;/author&gt;&lt;/authors&gt;&lt;/contributors&gt;&lt;titles&gt;&lt;title&gt;Multi-scale information retrieval for BIM using hierarchical structure modelling and natural language processing&lt;/title&gt;&lt;secondary-title&gt;Journal of Information Technology in Construction&lt;/secondary-title&gt;&lt;/titles&gt;&lt;periodical&gt;&lt;full-title&gt;Journal of Information Technology in Construction&lt;/full-title&gt;&lt;/periodical&gt;&lt;pages&gt;409-426&lt;/pages&gt;&lt;volume&gt;26&lt;/volume&gt;&lt;dates&gt;&lt;year&gt;2021&lt;/year&gt;&lt;/dates&gt;&lt;work-type&gt;Article&lt;/work-type&gt;&lt;urls&gt;&lt;related-urls&gt;&lt;url&gt;https://www.scopus.com/inward/record.uri?eid=2-s2.0-85114312007&amp;amp;doi=10.36680%2fj.itcon.2021.022&amp;amp;partnerID=40&amp;amp;md5=aa007f5d678a3b9b64cc21fd248318bc&lt;/url&gt;&lt;/related-urls&gt;&lt;/urls&gt;&lt;electronic-resource-num&gt;10.36680/j.itcon.2021.022&lt;/electronic-resource-num&gt;&lt;remote-database-name&gt;Scopus&lt;/remote-database-name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Wang et al., 2021b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6649E1DC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Multi-Scale Information Retrieval for BIM Using Hierarchical Structure Modelling and Natural Language Processing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3B6A9940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China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03860E69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Journal of Information Technology in Construction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48E383AC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1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5B3F39CB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Maintenance</w:t>
            </w:r>
          </w:p>
        </w:tc>
      </w:tr>
      <w:tr w:rsidRPr="00311BF7" w:rsidR="00311BF7" w:rsidTr="0060792A" w14:paraId="144F36F4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434FEA6F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Suneja&lt;/Author&gt;&lt;Year&gt;2021&lt;/Year&gt;&lt;RecNum&gt;2657&lt;/RecNum&gt;&lt;DisplayText&gt;(Suneja et al., 2021)&lt;/DisplayText&gt;&lt;record&gt;&lt;rec-number&gt;2657&lt;/rec-number&gt;&lt;foreign-keys&gt;&lt;key app="EN" db-id="frf5swv2o92zxje2ft1529tr5pfwt9xszdxe" timestamp="1666862010" guid="d3e8749f-5f4f-4f0b-9c04-e1ec90a784a9"&gt;2657&lt;/key&gt;&lt;/foreign-keys&gt;&lt;ref-type name="Journal Article"&gt;17&lt;/ref-type&gt;&lt;contributors&gt;&lt;authors&gt;&lt;author&gt;Suneja, N.&lt;/author&gt;&lt;author&gt;Shah, J. P.&lt;/author&gt;&lt;author&gt;Shah, Z. H.&lt;/author&gt;&lt;author&gt;Holia, M. S.&lt;/author&gt;&lt;/authors&gt;&lt;/contributors&gt;&lt;titles&gt;&lt;title&gt;A neural network approach to design reality oriented cost estimate model for infrastructure projects&lt;/title&gt;&lt;secondary-title&gt;Reliability: Theory and Applications&lt;/secondary-title&gt;&lt;/titles&gt;&lt;periodical&gt;&lt;full-title&gt;Reliability: Theory and Applications&lt;/full-title&gt;&lt;/periodical&gt;&lt;pages&gt;254-263&lt;/pages&gt;&lt;volume&gt;16&lt;/volume&gt;&lt;dates&gt;&lt;year&gt;2021&lt;/year&gt;&lt;/dates&gt;&lt;publisher&gt;Gnedenko Forum&lt;/publisher&gt;&lt;work-type&gt;Article&lt;/work-type&gt;&lt;urls&gt;&lt;related-urls&gt;&lt;url&gt;https://www.scopus.com/inward/record.uri?eid=2-s2.0-85104675716&amp;amp;partnerID=40&amp;amp;md5=9f8374c5f47f0da720ce44c182abaa56&lt;/url&gt;&lt;/related-urls&gt;&lt;/urls&gt;&lt;remote-database-name&gt;Scopus&lt;/remote-database-name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Suneja et al., 2021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6BE17EE9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A Neural Network Approach to Design Reality Oriented Cost Estimate Model for Infrastructure Projects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44CEA1A3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India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461BC0C2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Reliability: Theory and Applications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31BEA473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0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79B79EAC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Design</w:t>
            </w:r>
          </w:p>
        </w:tc>
      </w:tr>
      <w:tr w:rsidRPr="00311BF7" w:rsidR="00311BF7" w:rsidTr="0060792A" w14:paraId="269CB24F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3DFBFBE4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Cao&lt;/Author&gt;&lt;Year&gt;2020&lt;/Year&gt;&lt;RecNum&gt;2775&lt;/RecNum&gt;&lt;DisplayText&gt;(Cao and Ashuri, 2020)&lt;/DisplayText&gt;&lt;record&gt;&lt;rec-number&gt;2775&lt;/rec-number&gt;&lt;foreign-keys&gt;&lt;key app="EN" db-id="frf5swv2o92zxje2ft1529tr5pfwt9xszdxe" timestamp="1670847273" guid="15392f7a-3b21-48b1-ac87-8900b5f2783a"&gt;2775&lt;/key&gt;&lt;/foreign-keys&gt;&lt;ref-type name="Journal Article"&gt;17&lt;/ref-type&gt;&lt;contributors&gt;&lt;authors&gt;&lt;author&gt;Cao, Yang&lt;/author&gt;&lt;author&gt;Ashuri, Baabak&lt;/author&gt;&lt;/authors&gt;&lt;/contributors&gt;&lt;titles&gt;&lt;title&gt;Predicting the Volatility of Highway Construction Cost Index Using Long Short-Term Memory&lt;/title&gt;&lt;secondary-title&gt;Journal of Management in Engineering&lt;/secondary-title&gt;&lt;/titles&gt;&lt;periodical&gt;&lt;full-title&gt;Journal of Management in Engineering&lt;/full-title&gt;&lt;/periodical&gt;&lt;pages&gt;04020020&lt;/pages&gt;&lt;volume&gt;36&lt;/volume&gt;&lt;dates&gt;&lt;year&gt;2020&lt;/year&gt;&lt;pub-dates&gt;&lt;date&gt;07/01&lt;/date&gt;&lt;/pub-dates&gt;&lt;/dates&gt;&lt;urls&gt;&lt;/urls&gt;&lt;electronic-resource-num&gt;10.1061/(ASCE)ME.1943-5479.0000784&lt;/electronic-resource-num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Cao and Ashuri, 2020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06FB3E16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Predicting the Volatility of Highway Construction Cost Index Using Long Short-Term Memory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6F8986D0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United Stated of America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0A05DBF1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Journal of Management in Engineering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1DD36220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7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51683A98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-</w:t>
            </w:r>
          </w:p>
        </w:tc>
      </w:tr>
      <w:tr w:rsidRPr="00311BF7" w:rsidR="00311BF7" w:rsidTr="0060792A" w14:paraId="66885DCF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6471596A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Tajziyehchi&lt;/Author&gt;&lt;Year&gt;2020&lt;/Year&gt;&lt;RecNum&gt;2705&lt;/RecNum&gt;&lt;DisplayText&gt;(Tajziyehchi et al., 2020)&lt;/DisplayText&gt;&lt;record&gt;&lt;rec-number&gt;2705&lt;/rec-number&gt;&lt;foreign-keys&gt;&lt;key app="EN" db-id="frf5swv2o92zxje2ft1529tr5pfwt9xszdxe" timestamp="1666862012" guid="1fb09d41-9e08-4ca2-a480-c0cf7bd21be5"&gt;2705&lt;/key&gt;&lt;/foreign-keys&gt;&lt;ref-type name="Conference Proceedings"&gt;10&lt;/ref-type&gt;&lt;contributors&gt;&lt;authors&gt;&lt;author&gt;Tajziyehchi, N.&lt;/author&gt;&lt;author&gt;Moshirpour, M.&lt;/author&gt;&lt;author&gt;Jergeas, G.&lt;/author&gt;&lt;author&gt;Sadeghpour, F.&lt;/author&gt;&lt;/authors&gt;&lt;/contributors&gt;&lt;titles&gt;&lt;title&gt;A Predictive Model of Cost Growth in Construction Projects Using Feature Selection&lt;/title&gt;&lt;secondary-title&gt;2020 IEEE Third International Conference on Artificial Intelligence and Knowledge Engineering (AIKE)&lt;/secondary-title&gt;&lt;short-title&gt;A Predictive Model of Cost Growth in Construction Projects Using Feature Selection&lt;/short-title&gt;&lt;/titles&gt;&lt;pages&gt;142-147&lt;/pages&gt;&lt;dates&gt;&lt;year&gt;2020&lt;/year&gt;&lt;pub-dates&gt;&lt;date&gt;9-13 Dec. 2020&lt;/date&gt;&lt;/pub-dates&gt;&lt;/dates&gt;&lt;urls&gt;&lt;/urls&gt;&lt;electronic-resource-num&gt;10.1109/aike48582.2020.00029&lt;/electronic-resource-num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Tajziyehchi et al., 2020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6B8013BE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A Predictive Model of Cost Growth in Construction Projects Using Feature Selection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2B8250DE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Canada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41651D67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IEEE Third International Conference on Artificial Intelligence and Knowledge Engineering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5F25E091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2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4B2506F2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-</w:t>
            </w:r>
          </w:p>
        </w:tc>
      </w:tr>
      <w:tr w:rsidRPr="00311BF7" w:rsidR="00311BF7" w:rsidTr="0060792A" w14:paraId="45C0BDB5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1883BD9F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Wang&lt;/Author&gt;&lt;Year&gt;2021&lt;/Year&gt;&lt;RecNum&gt;2659&lt;/RecNum&gt;&lt;DisplayText&gt;(Wang et al., 2021a)&lt;/DisplayText&gt;&lt;record&gt;&lt;rec-number&gt;2659&lt;/rec-number&gt;&lt;foreign-keys&gt;&lt;key app="EN" db-id="frf5swv2o92zxje2ft1529tr5pfwt9xszdxe" timestamp="1666862010" guid="ed83083e-9aa8-4666-a08e-5cf4703b7294"&gt;2659&lt;/key&gt;&lt;/foreign-keys&gt;&lt;ref-type name="Journal Article"&gt;17&lt;/ref-type&gt;&lt;contributors&gt;&lt;authors&gt;&lt;author&gt;Wang, B.&lt;/author&gt;&lt;author&gt;Yuan, J. J.&lt;/author&gt;&lt;author&gt;Ghafoor, K. Z.&lt;/author&gt;&lt;/authors&gt;&lt;/contributors&gt;&lt;titles&gt;&lt;title&gt;Research on construction cost estimation based on artificial intelligence technology&lt;/title&gt;&lt;secondary-title&gt;Scalable Computing-Practice and Experience&lt;/secondary-title&gt;&lt;/titles&gt;&lt;periodical&gt;&lt;full-title&gt;Scalable Computing-Practice and Experience&lt;/full-title&gt;&lt;/periodical&gt;&lt;pages&gt;93-104&lt;/pages&gt;&lt;volume&gt;22&lt;/volume&gt;&lt;number&gt;2&lt;/number&gt;&lt;dates&gt;&lt;year&gt;2021&lt;/year&gt;&lt;pub-dates&gt;&lt;date&gt;Jun&lt;/date&gt;&lt;/pub-dates&gt;&lt;/dates&gt;&lt;isbn&gt;1895-1767&lt;/isbn&gt;&lt;accession-num&gt;WOS:000711163400001&lt;/accession-num&gt;&lt;urls&gt;&lt;related-urls&gt;&lt;url&gt;&lt;style face="underline" font="default" size="100%"&gt;&amp;lt;Go to ISI&amp;gt;://WOS:000711163400001&lt;/style&gt;&lt;/url&gt;&lt;/related-urls&gt;&lt;/urls&gt;&lt;electronic-resource-num&gt;10.12694/scpe.v22i2.1868&lt;/electronic-resource-num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Wang et al., 2021a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110E3410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Research on Construction Cost Estimation Based on Artificial Intelligence Technology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68EFFF3C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China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5A1F8E31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Scalable Computing-Practice and Experience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079ECF23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0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727D2351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Design</w:t>
            </w:r>
          </w:p>
        </w:tc>
      </w:tr>
      <w:tr w:rsidRPr="00311BF7" w:rsidR="00311BF7" w:rsidTr="0060792A" w14:paraId="007DDF66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0E3A9628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Zhao&lt;/Author&gt;&lt;Year&gt;2020&lt;/Year&gt;&lt;RecNum&gt;879&lt;/RecNum&gt;&lt;DisplayText&gt;(Zhao et al., 2020)&lt;/DisplayText&gt;&lt;record&gt;&lt;rec-number&gt;879&lt;/rec-number&gt;&lt;foreign-keys&gt;&lt;key app="EN" db-id="frf5swv2o92zxje2ft1529tr5pfwt9xszdxe" timestamp="1665998234" guid="7dde74e0-3387-49d0-9b98-7cf3d8d70edb"&gt;879&lt;/key&gt;&lt;/foreign-keys&gt;&lt;ref-type name="Journal Article"&gt;17&lt;/ref-type&gt;&lt;contributors&gt;&lt;authors&gt;&lt;author&gt;Zhao, H.&lt;/author&gt;&lt;author&gt;Pan, Y.&lt;/author&gt;&lt;author&gt;Yang, F.&lt;/author&gt;&lt;/authors&gt;&lt;/contributors&gt;&lt;titles&gt;&lt;title&gt;Research on Information Extraction of Technical Documents and Construction of Domain Knowledge Graph&lt;/title&gt;&lt;secondary-title&gt;IEEE Access&lt;/secondary-title&gt;&lt;short-title&gt;Research on Information Extraction of Technical Documents and Construction of Domain Knowledge Graph&lt;/short-title&gt;&lt;/titles&gt;&lt;periodical&gt;&lt;full-title&gt;IEEE Access&lt;/full-title&gt;&lt;/periodical&gt;&lt;pages&gt;168087-168098&lt;/pages&gt;&lt;volume&gt;8&lt;/volume&gt;&lt;dates&gt;&lt;year&gt;2020&lt;/year&gt;&lt;/dates&gt;&lt;isbn&gt;2169-3536&lt;/isbn&gt;&lt;urls&gt;&lt;/urls&gt;&lt;electronic-resource-num&gt;10.1109/access.2020.3024070&lt;/electronic-resource-num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Zhao et al., 2020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789F485B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Research on Information Extraction of Technical Documents and Construction of Domain Knowledge Graph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11A7C45F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China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6C2526FB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IEEE Access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68556D68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1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3053234C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-</w:t>
            </w:r>
          </w:p>
        </w:tc>
      </w:tr>
      <w:tr w:rsidRPr="00311BF7" w:rsidR="00311BF7" w:rsidTr="0060792A" w14:paraId="7FC45724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77EFF5C9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Juszczyk&lt;/Author&gt;&lt;Year&gt;2018&lt;/Year&gt;&lt;RecNum&gt;562&lt;/RecNum&gt;&lt;DisplayText&gt;(Juszczyk, 2018b)&lt;/DisplayText&gt;&lt;record&gt;&lt;rec-number&gt;562&lt;/rec-number&gt;&lt;foreign-keys&gt;&lt;key app="EN" db-id="frf5swv2o92zxje2ft1529tr5pfwt9xszdxe" timestamp="1665998211" guid="ace53a28-ca0d-4c64-ac2c-102c713f956b"&gt;562&lt;/key&gt;&lt;/foreign-keys&gt;&lt;ref-type name="Conference Proceedings"&gt;10&lt;/ref-type&gt;&lt;contributors&gt;&lt;authors&gt;&lt;author&gt;Juszczyk, M.&lt;/author&gt;&lt;/authors&gt;&lt;/contributors&gt;&lt;titles&gt;&lt;title&gt;Residential buildings conceptual cost estimates with the use of support vector regression&lt;/title&gt;&lt;/titles&gt;&lt;volume&gt;196&lt;/volume&gt;&lt;dates&gt;&lt;year&gt;2018&lt;/year&gt;&lt;/dates&gt;&lt;publisher&gt;EDP Sciences&lt;/publisher&gt;&lt;work-type&gt;Conference Paper&lt;/work-type&gt;&lt;urls&gt;&lt;related-urls&gt;&lt;url&gt;https://www.scopus.com/inward/record.uri?eid=2-s2.0-85053784481&amp;amp;doi=10.1051%2fmatecconf%2f201819604090&amp;amp;partnerID=40&amp;amp;md5=2c6ea184e9b73852732dd13eeb3271c9&lt;/url&gt;&lt;/related-urls&gt;&lt;/urls&gt;&lt;custom3&gt;MATEC Web of Conferences&lt;/custom3&gt;&lt;custom7&gt;04090&lt;/custom7&gt;&lt;electronic-resource-num&gt;10.1051/matecconf/201819604090&lt;/electronic-resource-num&gt;&lt;remote-database-name&gt;Scopus&lt;/remote-database-name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Juszczyk, 2018b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4BB526E4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Residential Buildings Conceptual Cost Estimates with The Use of Support Vector Regression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7FA1DC67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Poland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7F916AFA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EDP Sciences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08C1F9ED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2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149DAB61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Design</w:t>
            </w:r>
          </w:p>
        </w:tc>
      </w:tr>
      <w:tr w:rsidRPr="00311BF7" w:rsidR="00311BF7" w:rsidTr="0060792A" w14:paraId="7D833B03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2A4FF50B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Zhang&lt;/Author&gt;&lt;Year&gt;2018&lt;/Year&gt;&lt;RecNum&gt;135&lt;/RecNum&gt;&lt;DisplayText&gt;(Zhang et al., 2018)&lt;/DisplayText&gt;&lt;record&gt;&lt;rec-number&gt;135&lt;/rec-number&gt;&lt;foreign-keys&gt;&lt;key app="EN" db-id="frf5swv2o92zxje2ft1529tr5pfwt9xszdxe" timestamp="1665998193" guid="557b58bb-bc4b-42ac-84e2-ea5fd4ce0ed4"&gt;135&lt;/key&gt;&lt;/foreign-keys&gt;&lt;ref-type name="Conference Proceedings"&gt;10&lt;/ref-type&gt;&lt;contributors&gt;&lt;authors&gt;&lt;author&gt;Zhang, Jie&lt;/author&gt;&lt;author&gt;Chen, Yi&lt;/author&gt;&lt;author&gt;Hei, Xinhong&lt;/author&gt;&lt;author&gt;Zhu, Lei&lt;/author&gt;&lt;author&gt;Zhao, Qin&lt;/author&gt;&lt;author&gt;Wang, Yichuan&lt;/author&gt;&lt;/authors&gt;&lt;/contributors&gt;&lt;titles&gt;&lt;title&gt;A RMM based Word Segmentation Method for Chinese Design Specifications of Building Stairs&lt;/title&gt;&lt;secondary-title&gt;2018 14th International Conference on Computational Intelligence and Security (CIS)&lt;/secondary-title&gt;&lt;/titles&gt;&lt;pages&gt;277-280&lt;/pages&gt;&lt;dates&gt;&lt;year&gt;2018&lt;/year&gt;&lt;/dates&gt;&lt;accession-num&gt;pub.1110426018&lt;/accession-num&gt;&lt;urls&gt;&lt;related-urls&gt;&lt;url&gt;https://app.dimensions.ai/details/publication/pub.1110426018&lt;/url&gt;&lt;/related-urls&gt;&lt;/urls&gt;&lt;electronic-resource-num&gt;10.1109/cis2018.2018.00068&lt;/electronic-resource-num&gt;&lt;access-date&gt;2021/11/25&lt;/access-date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Zhang et al., 2018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58786F4D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 xml:space="preserve">A RMM Based Word Segmentation Method </w:t>
            </w:r>
            <w:proofErr w:type="gramStart"/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For</w:t>
            </w:r>
            <w:proofErr w:type="gramEnd"/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 xml:space="preserve"> Chinese Design Specifications Of Building Stairs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1F52C1AE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China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44DCE87B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14th International Conference on Computational Intelligence and Security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69CFA055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0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5D46BB10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-</w:t>
            </w:r>
          </w:p>
        </w:tc>
      </w:tr>
      <w:tr w:rsidRPr="00311BF7" w:rsidR="00311BF7" w:rsidTr="0060792A" w14:paraId="5D194152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2E7BD901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Guo&lt;/Author&gt;&lt;Year&gt;2021&lt;/Year&gt;&lt;RecNum&gt;358&lt;/RecNum&gt;&lt;DisplayText&gt;(Guo et al., 2021)&lt;/DisplayText&gt;&lt;record&gt;&lt;rec-number&gt;358&lt;/rec-number&gt;&lt;foreign-keys&gt;&lt;key app="EN" db-id="frf5swv2o92zxje2ft1529tr5pfwt9xszdxe" timestamp="1665998203" guid="80bfecf9-7b81-4e1a-8beb-5b5fad05c3a0"&gt;358&lt;/key&gt;&lt;/foreign-keys&gt;&lt;ref-type name="Journal Article"&gt;17&lt;/ref-type&gt;&lt;contributors&gt;&lt;authors&gt;&lt;author&gt;Guo, D.&lt;/author&gt;&lt;author&gt;Onstein, E.&lt;/author&gt;&lt;author&gt;Rosa, A. D. L.&lt;/author&gt;&lt;/authors&gt;&lt;/contributors&gt;&lt;titles&gt;&lt;title&gt;A Semantic Approach for Automated Rule Compliance Checking in Construction Industry&lt;/title&gt;&lt;secondary-title&gt;IEEE Access&lt;/secondary-title&gt;&lt;/titles&gt;&lt;periodical&gt;&lt;full-title&gt;IEEE Access&lt;/full-title&gt;&lt;/periodical&gt;&lt;pages&gt;129648-129660&lt;/pages&gt;&lt;volume&gt;9&lt;/volume&gt;&lt;dates&gt;&lt;year&gt;2021&lt;/year&gt;&lt;/dates&gt;&lt;publisher&gt;Institute of Electrical and Electronics Engineers Inc.&lt;/publisher&gt;&lt;work-type&gt;Article&lt;/work-type&gt;&lt;urls&gt;&lt;related-urls&gt;&lt;url&gt;https://www.scopus.com/inward/record.uri?eid=2-s2.0-85113881034&amp;amp;doi=10.1109%2fACCESS.2021.3108226&amp;amp;partnerID=40&amp;amp;md5=a662a939df86d8f1306ba6daed77aa79&lt;/url&gt;&lt;/related-urls&gt;&lt;/urls&gt;&lt;electronic-resource-num&gt;10.1109/ACCESS.2021.3108226&lt;/electronic-resource-num&gt;&lt;remote-database-name&gt;Scopus&lt;/remote-database-name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Guo et al., 2021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6040B907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A Semantic Approach for Automated Rule Compliance Checking in Construction Industry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2E072E31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Norway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6483CFD0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IEEE Access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2FC83960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0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2F4DF769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Design</w:t>
            </w:r>
          </w:p>
        </w:tc>
      </w:tr>
      <w:tr w:rsidRPr="00311BF7" w:rsidR="00311BF7" w:rsidTr="0060792A" w14:paraId="6281B95A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2CEBE040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Ren&lt;/Author&gt;&lt;Year&gt;2021&lt;/Year&gt;&lt;RecNum&gt;1088&lt;/RecNum&gt;&lt;DisplayText&gt;(Ren and Zhang, 2021)&lt;/DisplayText&gt;&lt;record&gt;&lt;rec-number&gt;1088&lt;/rec-number&gt;&lt;foreign-keys&gt;&lt;key app="EN" db-id="frf5swv2o92zxje2ft1529tr5pfwt9xszdxe" timestamp="1665998243" guid="7fe3e437-02c2-410e-9a76-bb23179af61e"&gt;1088&lt;/key&gt;&lt;/foreign-keys&gt;&lt;ref-type name="Journal Article"&gt;17&lt;/ref-type&gt;&lt;contributors&gt;&lt;authors&gt;&lt;author&gt;Ren, R.&lt;/author&gt;&lt;author&gt;Zhang, J.&lt;/author&gt;&lt;/authors&gt;&lt;/contributors&gt;&lt;titles&gt;&lt;title&gt;Semantic Rule-Based Construction Procedural Information Extraction to Guide Jobsite Sensing and Monitoring&lt;/title&gt;&lt;secondary-title&gt;Journal of Computing in Civil Engineering&lt;/secondary-title&gt;&lt;/titles&gt;&lt;periodical&gt;&lt;full-title&gt;Journal of Computing in Civil Engineering&lt;/full-title&gt;&lt;/periodical&gt;&lt;volume&gt;35&lt;/volume&gt;&lt;number&gt;6&lt;/number&gt;&lt;dates&gt;&lt;year&gt;2021&lt;/year&gt;&lt;/dates&gt;&lt;work-type&gt;Article&lt;/work-type&gt;&lt;urls&gt;&lt;related-urls&gt;&lt;url&gt;https://www.scopus.com/inward/record.uri?eid=2-s2.0-85114457239&amp;amp;doi=10.1061%2f%28ASCE%29CP.1943-5487.0000971&amp;amp;partnerID=40&amp;amp;md5=71d31126217d76087c99312483cd4749&lt;/url&gt;&lt;/related-urls&gt;&lt;/urls&gt;&lt;custom7&gt;04021026&lt;/custom7&gt;&lt;electronic-resource-num&gt;10.1061/(ASCE)CP.1943-5487.0000971&lt;/electronic-resource-num&gt;&lt;remote-database-name&gt;Scopus&lt;/remote-database-name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Ren and Zhang, 2021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7006BB95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Semantic Rule-Based Construction Procedural Information Extraction to Guide Jobsite Sensing and Monitoring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4D573625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United Stated of America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25C4FC64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Journal of Computing in Civil Engineering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11133EBB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0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2A5A3A77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Execution</w:t>
            </w:r>
          </w:p>
        </w:tc>
      </w:tr>
      <w:tr w:rsidRPr="00311BF7" w:rsidR="00311BF7" w:rsidTr="0060792A" w14:paraId="18F04814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25B08E89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lastRenderedPageBreak/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Moon&lt;/Author&gt;&lt;Year&gt;2021&lt;/Year&gt;&lt;RecNum&gt;325&lt;/RecNum&gt;&lt;DisplayText&gt;(Moon et al., 2021a)&lt;/DisplayText&gt;&lt;record&gt;&lt;rec-number&gt;325&lt;/rec-number&gt;&lt;foreign-keys&gt;&lt;key app="EN" db-id="frf5swv2o92zxje2ft1529tr5pfwt9xszdxe" timestamp="1665998201" guid="533c1278-5c85-4061-99fa-0f08fe136347"&gt;325&lt;/key&gt;&lt;/foreign-keys&gt;&lt;ref-type name="Journal Article"&gt;17&lt;/ref-type&gt;&lt;contributors&gt;&lt;authors&gt;&lt;author&gt;Moon, S.&lt;/author&gt;&lt;author&gt;Lee, G.&lt;/author&gt;&lt;author&gt;Chi, S.&lt;/author&gt;&lt;/authors&gt;&lt;/contributors&gt;&lt;titles&gt;&lt;title&gt;Semantic text-pairing for relevant provision identification in construction specification reviews&lt;/title&gt;&lt;secondary-title&gt;Automation in Construction&lt;/secondary-title&gt;&lt;/titles&gt;&lt;periodical&gt;&lt;full-title&gt;Automation in Construction&lt;/full-title&gt;&lt;/periodical&gt;&lt;volume&gt;128&lt;/volume&gt;&lt;dates&gt;&lt;year&gt;2021&lt;/year&gt;&lt;/dates&gt;&lt;publisher&gt;Elsevier B.V.&lt;/publisher&gt;&lt;work-type&gt;Article&lt;/work-type&gt;&lt;urls&gt;&lt;related-urls&gt;&lt;url&gt;https://www.scopus.com/inward/record.uri?eid=2-s2.0-85106393986&amp;amp;doi=10.1016%2fj.autcon.2021.103780&amp;amp;partnerID=40&amp;amp;md5=ffef8636da8b5ff7f1444737c8525c85&lt;/url&gt;&lt;/related-urls&gt;&lt;/urls&gt;&lt;custom7&gt;103780&lt;/custom7&gt;&lt;electronic-resource-num&gt;10.1016/j.autcon.2021.103780&lt;/electronic-resource-num&gt;&lt;remote-database-name&gt;Scopus&lt;/remote-database-name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Moon et al., 2021a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0158D346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Semantic Text-Pairing for Relevant Provision Identification in Construction Specification Reviews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47ADCC11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South Korea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717A8563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Automation in Construction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045C0AC6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1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5A15FF4E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Design</w:t>
            </w:r>
          </w:p>
        </w:tc>
      </w:tr>
      <w:tr w:rsidRPr="00311BF7" w:rsidR="00311BF7" w:rsidTr="0060792A" w14:paraId="03A2FEBD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5509DA97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Cheng&lt;/Author&gt;&lt;Year&gt;2020&lt;/Year&gt;&lt;RecNum&gt;108&lt;/RecNum&gt;&lt;DisplayText&gt;(Cheng et al., 2020)&lt;/DisplayText&gt;&lt;record&gt;&lt;rec-number&gt;108&lt;/rec-number&gt;&lt;foreign-keys&gt;&lt;key app="EN" db-id="frf5swv2o92zxje2ft1529tr5pfwt9xszdxe" timestamp="1665998192" guid="304464cf-4df2-4e4c-9f51-2bc9938a0435"&gt;108&lt;/key&gt;&lt;/foreign-keys&gt;&lt;ref-type name="Journal Article"&gt;17&lt;/ref-type&gt;&lt;contributors&gt;&lt;authors&gt;&lt;author&gt;Cheng, Min-Yuan&lt;/author&gt;&lt;author&gt;Cao, Minh-Tu&lt;/author&gt;&lt;author&gt;Herianto, Jason Ghorman&lt;/author&gt;&lt;/authors&gt;&lt;/contributors&gt;&lt;titles&gt;&lt;title&gt;Symbiotic organisms search-optimized deep learning technique for mapping construction cash flow considering complexity of project&lt;/title&gt;&lt;secondary-title&gt;Chaos Solitons &amp;amp; Fractals&lt;/secondary-title&gt;&lt;/titles&gt;&lt;periodical&gt;&lt;full-title&gt;Chaos Solitons &amp;amp; Fractals&lt;/full-title&gt;&lt;/periodical&gt;&lt;pages&gt;109869&lt;/pages&gt;&lt;volume&gt;138&lt;/volume&gt;&lt;dates&gt;&lt;year&gt;2020&lt;/year&gt;&lt;/dates&gt;&lt;accession-num&gt;pub.1128345501&lt;/accession-num&gt;&lt;urls&gt;&lt;related-urls&gt;&lt;url&gt;https://app.dimensions.ai/details/publication/pub.1128345501&lt;/url&gt;&lt;/related-urls&gt;&lt;/urls&gt;&lt;electronic-resource-num&gt;10.1016/j.chaos.2020.109869&lt;/electronic-resource-num&gt;&lt;access-date&gt;2021/11/25&lt;/access-date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Cheng et al., 2020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7613BCF3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Symbiotic Organisms Search-Optimised Deep Learning Technique for Mapping Construction Cash Flow Considering Complexity of Project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6E44BE45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Taiwan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5E4450FB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Chaos Solitons &amp; Fractals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7DE38705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3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1CBFC2DB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Execution</w:t>
            </w:r>
          </w:p>
        </w:tc>
      </w:tr>
      <w:tr w:rsidRPr="00311BF7" w:rsidR="00311BF7" w:rsidTr="0060792A" w14:paraId="3C442C87" w14:textId="77777777">
        <w:trPr>
          <w:jc w:val="center"/>
        </w:trPr>
        <w:tc>
          <w:tcPr>
            <w:tcW w:w="938" w:type="pct"/>
            <w:shd w:val="clear" w:color="auto" w:fill="auto"/>
          </w:tcPr>
          <w:p w:rsidRPr="00311BF7" w:rsidR="00311BF7" w:rsidP="00311BF7" w:rsidRDefault="00311BF7" w14:paraId="1F134E76" w14:textId="77777777">
            <w:pPr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begin"/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instrText xml:space="preserve"> ADDIN EN.CITE &lt;EndNote&gt;&lt;Cite&gt;&lt;Author&gt;Gaussmann&lt;/Author&gt;&lt;Year&gt;2020&lt;/Year&gt;&lt;RecNum&gt;883&lt;/RecNum&gt;&lt;DisplayText&gt;(Gaussmann et al., 2020)&lt;/DisplayText&gt;&lt;record&gt;&lt;rec-number&gt;883&lt;/rec-number&gt;&lt;foreign-keys&gt;&lt;key app="EN" db-id="frf5swv2o92zxje2ft1529tr5pfwt9xszdxe" timestamp="1665998234" guid="d480ffae-4c22-4627-b2a3-adbc011eee1c"&gt;883&lt;/key&gt;&lt;/foreign-keys&gt;&lt;ref-type name="Conference Proceedings"&gt;10&lt;/ref-type&gt;&lt;contributors&gt;&lt;authors&gt;&lt;author&gt;Gaussmann, R.&lt;/author&gt;&lt;author&gt;Coelho, D.&lt;/author&gt;&lt;author&gt;Fernandes, A. M. R.&lt;/author&gt;&lt;author&gt;Crocker, P.&lt;/author&gt;&lt;author&gt;Leithardt, V. R. Q.&lt;/author&gt;&lt;/authors&gt;&lt;/contributors&gt;&lt;titles&gt;&lt;title&gt;Using Machine Learning for Road Maintenance Cost Estimates in Brazil: a case study in the Federal District&lt;/title&gt;&lt;secondary-title&gt;2020 15th Iberian Conference on Information Systems and Technologies (CISTI)&lt;/secondary-title&gt;&lt;short-title&gt;Using Machine Learning for Road Maintenance Cost Estimates in Brazil: a case study in the Federal District&lt;/short-title&gt;&lt;/titles&gt;&lt;pages&gt;1-7&lt;/pages&gt;&lt;dates&gt;&lt;year&gt;2020&lt;/year&gt;&lt;pub-dates&gt;&lt;date&gt;24-27 June 2020&lt;/date&gt;&lt;/pub-dates&gt;&lt;/dates&gt;&lt;isbn&gt;2166-0727&lt;/isbn&gt;&lt;urls&gt;&lt;/urls&gt;&lt;electronic-resource-num&gt;10.23919/cisti49556.2020.9141148&lt;/electronic-resource-num&gt;&lt;/record&gt;&lt;/Cite&gt;&lt;/EndNote&gt;</w:instrTex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separate"/>
            </w:r>
            <w:r w:rsidRPr="00311BF7">
              <w:rPr>
                <w:rFonts w:ascii="Times New Roman" w:hAnsi="Times New Roman" w:eastAsia="Times New Roman" w:cs="Times New Roman"/>
                <w:noProof/>
                <w:sz w:val="18"/>
                <w:szCs w:val="18"/>
                <w:lang w:val="en-GB" w:eastAsia="en-GB"/>
              </w:rPr>
              <w:t>(Gaussmann et al., 2020)</w:t>
            </w: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1548" w:type="pct"/>
            <w:shd w:val="clear" w:color="auto" w:fill="auto"/>
          </w:tcPr>
          <w:p w:rsidRPr="00311BF7" w:rsidR="00311BF7" w:rsidP="00311BF7" w:rsidRDefault="00311BF7" w14:paraId="42B5C861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Using Machine Learning for Road Maintenance Cost Estimates in Brazil: A Case Study in The Federal District</w:t>
            </w:r>
          </w:p>
        </w:tc>
        <w:tc>
          <w:tcPr>
            <w:tcW w:w="541" w:type="pct"/>
            <w:shd w:val="clear" w:color="auto" w:fill="auto"/>
          </w:tcPr>
          <w:p w:rsidRPr="00311BF7" w:rsidR="00311BF7" w:rsidP="00311BF7" w:rsidRDefault="00311BF7" w14:paraId="52D4FDF7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Brazil</w:t>
            </w:r>
          </w:p>
        </w:tc>
        <w:tc>
          <w:tcPr>
            <w:tcW w:w="794" w:type="pct"/>
            <w:shd w:val="clear" w:color="auto" w:fill="auto"/>
          </w:tcPr>
          <w:p w:rsidRPr="00311BF7" w:rsidR="00311BF7" w:rsidP="00311BF7" w:rsidRDefault="00311BF7" w14:paraId="501FC692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Iberian Conference on Information Systems and Technologies (CISTI)</w:t>
            </w:r>
          </w:p>
        </w:tc>
        <w:tc>
          <w:tcPr>
            <w:tcW w:w="500" w:type="pct"/>
            <w:shd w:val="clear" w:color="auto" w:fill="auto"/>
          </w:tcPr>
          <w:p w:rsidRPr="00311BF7" w:rsidR="00311BF7" w:rsidP="00311BF7" w:rsidRDefault="00311BF7" w14:paraId="6E11A0B5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1</w:t>
            </w:r>
          </w:p>
        </w:tc>
        <w:tc>
          <w:tcPr>
            <w:tcW w:w="679" w:type="pct"/>
            <w:shd w:val="clear" w:color="auto" w:fill="auto"/>
          </w:tcPr>
          <w:p w:rsidRPr="00311BF7" w:rsidR="00311BF7" w:rsidP="00311BF7" w:rsidRDefault="00311BF7" w14:paraId="354F3F82" w14:textId="77777777">
            <w:pPr>
              <w:suppressAutoHyphens/>
              <w:spacing w:after="0" w:line="240" w:lineRule="auto"/>
              <w:ind w:right="-20"/>
              <w:jc w:val="center"/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</w:pPr>
            <w:r w:rsidRPr="00311BF7">
              <w:rPr>
                <w:rFonts w:ascii="Times New Roman" w:hAnsi="Times New Roman" w:eastAsia="Times New Roman" w:cs="Times New Roman"/>
                <w:sz w:val="18"/>
                <w:szCs w:val="18"/>
                <w:lang w:val="en-GB" w:eastAsia="en-GB"/>
              </w:rPr>
              <w:t>Maintenance</w:t>
            </w:r>
          </w:p>
        </w:tc>
      </w:tr>
    </w:tbl>
    <w:p w:rsidR="00B215F0" w:rsidRDefault="00B215F0" w14:paraId="092EF4B1" w14:textId="77777777"/>
    <w:sectPr w:rsidR="00B215F0">
      <w:pgSz w:w="11906" w:h="16838" w:orient="portrait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E214C73"/>
    <w:multiLevelType w:val="hybridMultilevel"/>
    <w:tmpl w:val="D3CCF3A0"/>
    <w:lvl w:ilvl="0" w:tplc="C96AA36C">
      <w:start w:val="1"/>
      <w:numFmt w:val="decimal"/>
      <w:pStyle w:val="Heading1"/>
      <w:lvlText w:val="%1."/>
      <w:lvlJc w:val="left"/>
      <w:pPr>
        <w:ind w:left="720" w:hanging="360"/>
      </w:pPr>
    </w:lvl>
    <w:lvl w:ilvl="1" w:tplc="08160019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85238335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trackRevisions w:val="false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NDU2MTAwNLYwNTEyNDZX0lEKTi0uzszPAykwrAUAs/omKSwAAAA="/>
  </w:docVars>
  <w:rsids>
    <w:rsidRoot w:val="183AB51C"/>
    <w:rsid w:val="00311BF7"/>
    <w:rsid w:val="0060792A"/>
    <w:rsid w:val="00B215F0"/>
    <w:rsid w:val="183AB51C"/>
    <w:rsid w:val="68A66183"/>
    <w:rsid w:val="71971349"/>
    <w:rsid w:val="7BC2B7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83AB51C"/>
  <w15:chartTrackingRefBased/>
  <w15:docId w15:val="{EBB3D4A5-62A8-44CE-8D63-C1E8A3B001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hAnsiTheme="minorHAnsi" w:eastAsia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styleId="Normal" w:default="1">
    <w:name w:val="Normal"/>
    <w:qFormat/>
  </w:style>
  <w:style w:type="paragraph" w:styleId="Heading1">
    <w:name w:val="heading 1"/>
    <w:basedOn w:val="Normal"/>
    <w:next w:val="Normal"/>
    <w:link w:val="Heading1Char"/>
    <w:autoRedefine/>
    <w:qFormat/>
    <w:rsid w:val="0060792A"/>
    <w:pPr>
      <w:keepNext/>
      <w:numPr>
        <w:numId w:val="1"/>
      </w:numPr>
      <w:spacing w:before="360" w:after="180" w:line="240" w:lineRule="auto"/>
      <w:ind w:left="284" w:hanging="284"/>
      <w:outlineLvl w:val="0"/>
    </w:pPr>
    <w:rPr>
      <w:rFonts w:ascii="Times New Roman" w:hAnsi="Times New Roman" w:eastAsia="Times New Roman" w:cs="Arial"/>
      <w:b/>
      <w:bCs/>
      <w:kern w:val="32"/>
      <w:sz w:val="23"/>
      <w:szCs w:val="32"/>
      <w:lang w:val="en-GB" w:eastAsia="en-GB"/>
    </w:rPr>
  </w:style>
  <w:style w:type="character" w:styleId="DefaultParagraphFont" w:default="1">
    <w:name w:val="Default Paragraph Font"/>
    <w:uiPriority w:val="1"/>
    <w:semiHidden/>
    <w:unhideWhenUsed/>
  </w:style>
  <w:style w:type="table" w:styleId="TableNormal" w:default="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styleId="NoList" w:default="1">
    <w:name w:val="No List"/>
    <w:uiPriority w:val="99"/>
    <w:semiHidden/>
    <w:unhideWhenUsed/>
  </w:style>
  <w:style w:type="character" w:styleId="Heading1Char" w:customStyle="1">
    <w:name w:val="Heading 1 Char"/>
    <w:basedOn w:val="DefaultParagraphFont"/>
    <w:link w:val="Heading1"/>
    <w:rsid w:val="0060792A"/>
    <w:rPr>
      <w:rFonts w:ascii="Times New Roman" w:hAnsi="Times New Roman" w:eastAsia="Times New Roman" w:cs="Arial"/>
      <w:b/>
      <w:bCs/>
      <w:kern w:val="32"/>
      <w:sz w:val="23"/>
      <w:szCs w:val="32"/>
      <w:lang w:val="en-GB" w:eastAsia="en-GB"/>
    </w:rPr>
  </w:style>
  <w:style w:type="paragraph" w:styleId="Tabletitle" w:customStyle="1">
    <w:name w:val="Table title"/>
    <w:basedOn w:val="Normal"/>
    <w:next w:val="Normal"/>
    <w:autoRedefine/>
    <w:qFormat/>
    <w:rsid w:val="0060792A"/>
    <w:pPr>
      <w:spacing w:before="240" w:after="0" w:line="240" w:lineRule="auto"/>
      <w:ind w:left="142"/>
    </w:pPr>
    <w:rPr>
      <w:rFonts w:ascii="Times New Roman" w:hAnsi="Times New Roman" w:eastAsia="Times New Roman" w:cs="Times New Roman"/>
      <w:spacing w:val="4"/>
      <w:sz w:val="18"/>
      <w:szCs w:val="24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&#65279;<?xml version="1.0" encoding="utf-8"?><Relationships xmlns="http://schemas.openxmlformats.org/package/2006/relationships"><Relationship Type="http://schemas.openxmlformats.org/officeDocument/2006/relationships/settings" Target="settings.xml" Id="rId3" /><Relationship Type="http://schemas.openxmlformats.org/officeDocument/2006/relationships/styles" Target="styles.xml" Id="rId2" /><Relationship Type="http://schemas.openxmlformats.org/officeDocument/2006/relationships/numbering" Target="numbering.xml" Id="rId1" /><Relationship Type="http://schemas.openxmlformats.org/officeDocument/2006/relationships/theme" Target="theme/theme1.xml" Id="rId6" /><Relationship Type="http://schemas.openxmlformats.org/officeDocument/2006/relationships/fontTable" Target="fontTable.xml" Id="rId5" /><Relationship Type="http://schemas.openxmlformats.org/officeDocument/2006/relationships/webSettings" Target="webSettings.xml" Id="rId4" 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ap:Properties xmlns="http://schemas.openxmlformats.org/officeDocument/2006/extended-properties" xmlns:vt="http://schemas.openxmlformats.org/officeDocument/2006/docPropsVTypes" xmlns:ap="http://schemas.openxmlformats.org/officeDocument/2006/extended-properties">
  <ap:Template>Normal</ap:Template>
  <ap:Application>Microsoft Word for the web</ap:Application>
  <ap:DocSecurity>0</ap:DocSecurity>
  <ap:ScaleCrop>false</ap:ScaleCrop>
  <ap:Company/>
  <ap:SharedDoc>false</ap:SharedDoc>
  <ap:HyperlinksChanged>false</ap:HyperlinksChanged>
  <ap:AppVersion>16.0000</ap:AppVersion>
  <ap:LinksUpToDate>false</ap:LinksUpToDate>
</ap:Properties>
</file>

<file path=docProps/core.xml><?xml version="1.0" encoding="utf-8"?>
<coreProperties xmlns:dc="http://purl.org/dc/elements/1.1/" xmlns:dcterms="http://purl.org/dc/terms/" xmlns:xsi="http://www.w3.org/2001/XMLSchema-instance" xmlns="http://schemas.openxmlformats.org/package/2006/metadata/core-properties">
  <dc:title/>
  <dc:subject/>
  <dc:creator>Luís Ribeiro Jacques de Sousa</dc:creator>
  <keywords/>
  <dc:description/>
  <lastModifiedBy>Luís Ribeiro Jacques de Sousa</lastModifiedBy>
  <revision>4</revision>
  <dcterms:created xsi:type="dcterms:W3CDTF">2022-12-12T17:33:00.0000000Z</dcterms:created>
  <dcterms:modified xsi:type="dcterms:W3CDTF">2024-01-08T17:22:38.1776260Z</dcterms:modified>
</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4eeb9b1c5fa76b1355d83cfdb5594396e6f1312cca7daf56a279a1dc232adc70</vt:lpwstr>
  </property>
</Properties>
</file>